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472314">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472314">
      <w:pPr>
        <w:jc w:val="center"/>
        <w:rPr>
          <w:b/>
          <w:bCs/>
        </w:rPr>
      </w:pPr>
      <w:r w:rsidRPr="00894DC6">
        <w:rPr>
          <w:b/>
          <w:bCs/>
        </w:rPr>
        <w:t>DESIGN AND IMPLEMENTATION OF A WEB-BASED RADIO AUDIENCE MEASUREMENT SYSTEM</w:t>
      </w:r>
    </w:p>
    <w:p w14:paraId="503FDA29" w14:textId="77777777" w:rsidR="00472314" w:rsidRPr="00894DC6" w:rsidRDefault="00472314" w:rsidP="00472314">
      <w:pPr>
        <w:jc w:val="center"/>
        <w:rPr>
          <w:b/>
          <w:bCs/>
        </w:rPr>
      </w:pPr>
    </w:p>
    <w:p w14:paraId="3CA13CA6" w14:textId="77777777" w:rsidR="00472314" w:rsidRPr="00894DC6" w:rsidRDefault="00472314" w:rsidP="00472314">
      <w:pPr>
        <w:jc w:val="center"/>
        <w:rPr>
          <w:b/>
          <w:bCs/>
        </w:rPr>
      </w:pPr>
      <w:r w:rsidRPr="00894DC6">
        <w:rPr>
          <w:b/>
          <w:bCs/>
        </w:rPr>
        <w:t>BY</w:t>
      </w:r>
    </w:p>
    <w:p w14:paraId="10A07969" w14:textId="77777777" w:rsidR="00472314" w:rsidRPr="00894DC6" w:rsidRDefault="00472314" w:rsidP="00472314">
      <w:pPr>
        <w:jc w:val="center"/>
        <w:rPr>
          <w:b/>
          <w:bCs/>
        </w:rPr>
      </w:pPr>
      <w:r w:rsidRPr="00894DC6">
        <w:rPr>
          <w:b/>
          <w:bCs/>
        </w:rPr>
        <w:t>AYEGBA JESSE-JOSEPH, ANIBE</w:t>
      </w:r>
    </w:p>
    <w:p w14:paraId="775E6118" w14:textId="77777777" w:rsidR="00472314" w:rsidRPr="00894DC6" w:rsidRDefault="00472314" w:rsidP="00472314">
      <w:pPr>
        <w:jc w:val="center"/>
        <w:rPr>
          <w:b/>
          <w:bCs/>
        </w:rPr>
      </w:pPr>
      <w:r w:rsidRPr="00894DC6">
        <w:rPr>
          <w:b/>
          <w:bCs/>
        </w:rPr>
        <w:t>(16CK020793)</w:t>
      </w:r>
    </w:p>
    <w:p w14:paraId="7ABFDF82" w14:textId="77777777" w:rsidR="00472314" w:rsidRPr="00894DC6" w:rsidRDefault="00472314" w:rsidP="00472314">
      <w:pPr>
        <w:jc w:val="center"/>
        <w:rPr>
          <w:b/>
          <w:bCs/>
        </w:rPr>
      </w:pPr>
    </w:p>
    <w:p w14:paraId="2DEE7FEE" w14:textId="77777777" w:rsidR="00472314" w:rsidRPr="00894DC6" w:rsidRDefault="00472314" w:rsidP="00472314">
      <w:pPr>
        <w:jc w:val="center"/>
        <w:rPr>
          <w:b/>
          <w:bCs/>
        </w:rPr>
      </w:pPr>
      <w:r w:rsidRPr="00894DC6">
        <w:rPr>
          <w:b/>
          <w:bCs/>
        </w:rPr>
        <w:t>SUBMITTED TO</w:t>
      </w:r>
    </w:p>
    <w:p w14:paraId="31AE911F" w14:textId="77777777" w:rsidR="00472314" w:rsidRPr="00894DC6" w:rsidRDefault="00472314" w:rsidP="00472314">
      <w:pPr>
        <w:jc w:val="center"/>
        <w:rPr>
          <w:b/>
          <w:bCs/>
        </w:rPr>
      </w:pPr>
      <w:r w:rsidRPr="00894DC6">
        <w:rPr>
          <w:b/>
          <w:bCs/>
        </w:rPr>
        <w:t>THE DEPARTMENT OF ELECTRICAL AND INFORMATION ENGINEERING,</w:t>
      </w:r>
    </w:p>
    <w:p w14:paraId="11022CEE" w14:textId="77777777" w:rsidR="00472314" w:rsidRPr="00894DC6" w:rsidRDefault="00472314" w:rsidP="00472314">
      <w:pPr>
        <w:jc w:val="center"/>
        <w:rPr>
          <w:b/>
          <w:bCs/>
        </w:rPr>
      </w:pPr>
      <w:r w:rsidRPr="00894DC6">
        <w:rPr>
          <w:b/>
          <w:bCs/>
        </w:rPr>
        <w:t>COLLEGE OF ENGINEERING,</w:t>
      </w:r>
    </w:p>
    <w:p w14:paraId="1B8251B2" w14:textId="77777777" w:rsidR="00472314" w:rsidRPr="00894DC6" w:rsidRDefault="00472314" w:rsidP="00472314">
      <w:pPr>
        <w:jc w:val="center"/>
        <w:rPr>
          <w:b/>
          <w:bCs/>
        </w:rPr>
      </w:pPr>
      <w:r w:rsidRPr="00894DC6">
        <w:rPr>
          <w:b/>
          <w:bCs/>
        </w:rPr>
        <w:t>COVENANT UNIVERSITY</w:t>
      </w:r>
    </w:p>
    <w:p w14:paraId="7184EC15" w14:textId="77777777" w:rsidR="00472314" w:rsidRPr="00894DC6" w:rsidRDefault="00472314" w:rsidP="00472314">
      <w:pPr>
        <w:jc w:val="center"/>
        <w:rPr>
          <w:b/>
          <w:bCs/>
        </w:rPr>
      </w:pPr>
    </w:p>
    <w:p w14:paraId="1361DA57" w14:textId="77777777" w:rsidR="00472314" w:rsidRPr="00894DC6" w:rsidRDefault="00472314" w:rsidP="00472314">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472314">
      <w:pPr>
        <w:jc w:val="center"/>
        <w:rPr>
          <w:b/>
          <w:bCs/>
        </w:rPr>
      </w:pPr>
    </w:p>
    <w:p w14:paraId="64D5A0EA" w14:textId="77DE8AB3" w:rsidR="00472314" w:rsidRPr="00E1777C" w:rsidRDefault="00472314" w:rsidP="00E1777C">
      <w:pPr>
        <w:jc w:val="center"/>
        <w:rPr>
          <w:b/>
          <w:bCs/>
        </w:rPr>
      </w:pPr>
      <w:r w:rsidRPr="00E1777C">
        <w:rPr>
          <w:b/>
          <w:bCs/>
        </w:rPr>
        <w:t>JANUARY 2021</w:t>
      </w:r>
    </w:p>
    <w:p w14:paraId="728B225F" w14:textId="77777777" w:rsidR="00472314" w:rsidRDefault="00472314" w:rsidP="00472314"/>
    <w:p w14:paraId="5EB28FE5" w14:textId="77777777" w:rsidR="00472314" w:rsidRDefault="00472314" w:rsidP="00472314"/>
    <w:p w14:paraId="034727ED" w14:textId="77777777" w:rsidR="00472314" w:rsidRDefault="00472314" w:rsidP="00472314"/>
    <w:p w14:paraId="5BD35981" w14:textId="77777777" w:rsidR="00472314" w:rsidRDefault="00472314" w:rsidP="00472314"/>
    <w:p w14:paraId="561DA2B9" w14:textId="77777777" w:rsidR="00472314" w:rsidRPr="00E1777C" w:rsidRDefault="00472314" w:rsidP="00E1777C">
      <w:pPr>
        <w:pStyle w:val="headings"/>
      </w:pPr>
      <w:r w:rsidRPr="00E1777C">
        <w:lastRenderedPageBreak/>
        <w:t>DECLARATION</w:t>
      </w:r>
    </w:p>
    <w:p w14:paraId="49F88386" w14:textId="77777777" w:rsidR="00472314" w:rsidRDefault="00472314" w:rsidP="00472314">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472314"/>
    <w:p w14:paraId="24DC1E7F" w14:textId="77777777" w:rsidR="00472314" w:rsidRPr="007724FD" w:rsidRDefault="00472314" w:rsidP="00472314">
      <w:pPr>
        <w:jc w:val="center"/>
      </w:pPr>
      <w:r w:rsidRPr="007724FD">
        <w:t>…………………………………….</w:t>
      </w:r>
    </w:p>
    <w:p w14:paraId="2B8AB9AA" w14:textId="77777777" w:rsidR="00472314" w:rsidRPr="007724FD" w:rsidRDefault="00472314" w:rsidP="00472314">
      <w:pPr>
        <w:jc w:val="center"/>
      </w:pPr>
      <w:r>
        <w:t>AYEGBA JESSE-JOSEPH ANIBE</w:t>
      </w:r>
    </w:p>
    <w:p w14:paraId="04018C33" w14:textId="77777777" w:rsidR="00472314" w:rsidRPr="007724FD" w:rsidRDefault="00472314" w:rsidP="00472314">
      <w:pPr>
        <w:jc w:val="center"/>
      </w:pPr>
      <w:r>
        <w:t>16CK020793</w:t>
      </w:r>
    </w:p>
    <w:p w14:paraId="4A6C210C" w14:textId="77777777" w:rsidR="00472314" w:rsidRDefault="00472314" w:rsidP="00472314"/>
    <w:p w14:paraId="313C9CC1" w14:textId="77777777" w:rsidR="00472314" w:rsidRDefault="00472314" w:rsidP="00472314">
      <w:pPr>
        <w:spacing w:line="259" w:lineRule="auto"/>
      </w:pPr>
      <w:r>
        <w:br w:type="page"/>
      </w:r>
    </w:p>
    <w:p w14:paraId="7D567851" w14:textId="77777777" w:rsidR="00472314" w:rsidRDefault="00472314" w:rsidP="00E1777C">
      <w:pPr>
        <w:pStyle w:val="headings"/>
        <w:rPr>
          <w:sz w:val="23"/>
          <w:szCs w:val="23"/>
        </w:rPr>
      </w:pPr>
      <w:r>
        <w:lastRenderedPageBreak/>
        <w:t>CERTIFICATION</w:t>
      </w:r>
    </w:p>
    <w:p w14:paraId="7952C451" w14:textId="4A6CB9D6" w:rsidR="00472314" w:rsidRDefault="00472314" w:rsidP="00472314">
      <w:pPr>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472314">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180C0B">
            <w:pPr>
              <w:pStyle w:val="Default"/>
              <w:rPr>
                <w:sz w:val="23"/>
                <w:szCs w:val="23"/>
              </w:rPr>
            </w:pPr>
            <w:r>
              <w:rPr>
                <w:b/>
                <w:bCs/>
                <w:sz w:val="23"/>
                <w:szCs w:val="23"/>
              </w:rPr>
              <w:t xml:space="preserve">Student: </w:t>
            </w:r>
          </w:p>
        </w:tc>
        <w:tc>
          <w:tcPr>
            <w:tcW w:w="6565" w:type="dxa"/>
          </w:tcPr>
          <w:p w14:paraId="75F14F19" w14:textId="77777777" w:rsidR="00472314" w:rsidRDefault="00472314" w:rsidP="00180C0B">
            <w:pPr>
              <w:pStyle w:val="Default"/>
              <w:tabs>
                <w:tab w:val="left" w:pos="4785"/>
              </w:tabs>
              <w:rPr>
                <w:sz w:val="23"/>
                <w:szCs w:val="23"/>
              </w:rPr>
            </w:pPr>
            <w:r>
              <w:rPr>
                <w:sz w:val="23"/>
                <w:szCs w:val="23"/>
              </w:rPr>
              <w:t xml:space="preserve">Name: AYEGBA JESSE-JOSEPH ANIBE </w:t>
            </w:r>
            <w:r>
              <w:rPr>
                <w:sz w:val="23"/>
                <w:szCs w:val="23"/>
              </w:rPr>
              <w:tab/>
            </w:r>
          </w:p>
          <w:p w14:paraId="457474E8" w14:textId="77777777" w:rsidR="00472314" w:rsidRDefault="00472314" w:rsidP="00180C0B">
            <w:pPr>
              <w:pStyle w:val="Default"/>
              <w:tabs>
                <w:tab w:val="left" w:pos="4785"/>
              </w:tabs>
              <w:rPr>
                <w:sz w:val="23"/>
                <w:szCs w:val="23"/>
              </w:rPr>
            </w:pPr>
          </w:p>
          <w:p w14:paraId="1FB5C7D1" w14:textId="77777777" w:rsidR="00472314" w:rsidRDefault="00472314" w:rsidP="00180C0B">
            <w:pPr>
              <w:pStyle w:val="Default"/>
              <w:rPr>
                <w:sz w:val="23"/>
                <w:szCs w:val="23"/>
              </w:rPr>
            </w:pPr>
          </w:p>
          <w:p w14:paraId="1BBF671B" w14:textId="77777777" w:rsidR="00472314" w:rsidRDefault="00472314" w:rsidP="00180C0B">
            <w:pPr>
              <w:pStyle w:val="Default"/>
              <w:rPr>
                <w:sz w:val="23"/>
                <w:szCs w:val="23"/>
              </w:rPr>
            </w:pPr>
            <w:r>
              <w:rPr>
                <w:sz w:val="23"/>
                <w:szCs w:val="23"/>
              </w:rPr>
              <w:t xml:space="preserve">Sign: ___________________ Date: ________________ </w:t>
            </w:r>
          </w:p>
          <w:p w14:paraId="18E349E8" w14:textId="77777777" w:rsidR="00472314" w:rsidRDefault="00472314" w:rsidP="00180C0B">
            <w:pPr>
              <w:pStyle w:val="Default"/>
              <w:rPr>
                <w:sz w:val="23"/>
                <w:szCs w:val="23"/>
              </w:rPr>
            </w:pPr>
          </w:p>
          <w:p w14:paraId="62970D9D" w14:textId="77777777" w:rsidR="00472314" w:rsidRPr="00F167F0" w:rsidRDefault="00472314" w:rsidP="00180C0B">
            <w:pPr>
              <w:pStyle w:val="Default"/>
              <w:rPr>
                <w:sz w:val="23"/>
                <w:szCs w:val="23"/>
              </w:rPr>
            </w:pPr>
          </w:p>
        </w:tc>
      </w:tr>
      <w:tr w:rsidR="00472314" w14:paraId="5706F19C" w14:textId="77777777" w:rsidTr="00180C0B">
        <w:tc>
          <w:tcPr>
            <w:tcW w:w="2785" w:type="dxa"/>
          </w:tcPr>
          <w:p w14:paraId="019D4C99" w14:textId="77777777" w:rsidR="00472314" w:rsidRPr="00C91A47" w:rsidRDefault="00472314" w:rsidP="00180C0B">
            <w:pPr>
              <w:pStyle w:val="Default"/>
              <w:rPr>
                <w:sz w:val="23"/>
                <w:szCs w:val="23"/>
              </w:rPr>
            </w:pPr>
            <w:r>
              <w:rPr>
                <w:b/>
                <w:bCs/>
                <w:sz w:val="23"/>
                <w:szCs w:val="23"/>
              </w:rPr>
              <w:t xml:space="preserve">Supervisor: </w:t>
            </w:r>
          </w:p>
        </w:tc>
        <w:tc>
          <w:tcPr>
            <w:tcW w:w="6565" w:type="dxa"/>
          </w:tcPr>
          <w:p w14:paraId="0A903904" w14:textId="77777777" w:rsidR="00472314" w:rsidRDefault="00472314" w:rsidP="00180C0B">
            <w:pPr>
              <w:pStyle w:val="Default"/>
              <w:rPr>
                <w:sz w:val="23"/>
                <w:szCs w:val="23"/>
              </w:rPr>
            </w:pPr>
            <w:r>
              <w:rPr>
                <w:sz w:val="23"/>
                <w:szCs w:val="23"/>
              </w:rPr>
              <w:t xml:space="preserve">Name: Engr. Omoruyi Osemwegie </w:t>
            </w:r>
          </w:p>
          <w:p w14:paraId="59E8011B" w14:textId="77777777" w:rsidR="00472314" w:rsidRDefault="00472314" w:rsidP="00180C0B">
            <w:pPr>
              <w:pStyle w:val="Default"/>
              <w:rPr>
                <w:sz w:val="23"/>
                <w:szCs w:val="23"/>
              </w:rPr>
            </w:pPr>
          </w:p>
          <w:p w14:paraId="347F460F" w14:textId="77777777" w:rsidR="00472314" w:rsidRPr="00C91A47" w:rsidRDefault="00472314" w:rsidP="00180C0B">
            <w:pPr>
              <w:pStyle w:val="Default"/>
              <w:rPr>
                <w:sz w:val="23"/>
                <w:szCs w:val="23"/>
              </w:rPr>
            </w:pPr>
          </w:p>
          <w:p w14:paraId="11AF7622" w14:textId="77777777" w:rsidR="00472314" w:rsidRDefault="00472314" w:rsidP="00180C0B">
            <w:pPr>
              <w:pStyle w:val="Default"/>
              <w:rPr>
                <w:sz w:val="23"/>
                <w:szCs w:val="23"/>
              </w:rPr>
            </w:pPr>
            <w:r>
              <w:rPr>
                <w:sz w:val="23"/>
                <w:szCs w:val="23"/>
              </w:rPr>
              <w:t xml:space="preserve">Sign: ___________________ Date: ________________ </w:t>
            </w:r>
          </w:p>
          <w:p w14:paraId="1353B12C" w14:textId="77777777" w:rsidR="00472314" w:rsidRDefault="00472314" w:rsidP="00180C0B">
            <w:pPr>
              <w:pStyle w:val="Default"/>
              <w:rPr>
                <w:sz w:val="23"/>
                <w:szCs w:val="23"/>
              </w:rPr>
            </w:pPr>
          </w:p>
          <w:p w14:paraId="0CC0AF04" w14:textId="77777777" w:rsidR="00472314" w:rsidRPr="00C91A47" w:rsidRDefault="00472314" w:rsidP="00180C0B">
            <w:pPr>
              <w:pStyle w:val="Default"/>
              <w:rPr>
                <w:sz w:val="23"/>
                <w:szCs w:val="23"/>
              </w:rPr>
            </w:pPr>
          </w:p>
        </w:tc>
      </w:tr>
      <w:tr w:rsidR="00472314" w14:paraId="17B04165" w14:textId="77777777" w:rsidTr="00180C0B">
        <w:tc>
          <w:tcPr>
            <w:tcW w:w="2785" w:type="dxa"/>
          </w:tcPr>
          <w:p w14:paraId="406FE09D" w14:textId="77777777" w:rsidR="00472314" w:rsidRPr="00C91A47" w:rsidRDefault="00472314" w:rsidP="00180C0B">
            <w:pPr>
              <w:pStyle w:val="Default"/>
              <w:rPr>
                <w:sz w:val="23"/>
                <w:szCs w:val="23"/>
              </w:rPr>
            </w:pPr>
            <w:r>
              <w:rPr>
                <w:b/>
                <w:bCs/>
                <w:sz w:val="23"/>
                <w:szCs w:val="23"/>
              </w:rPr>
              <w:t xml:space="preserve">HOD: </w:t>
            </w:r>
          </w:p>
        </w:tc>
        <w:tc>
          <w:tcPr>
            <w:tcW w:w="6565" w:type="dxa"/>
          </w:tcPr>
          <w:p w14:paraId="1F08B2F1" w14:textId="77777777" w:rsidR="00472314" w:rsidRDefault="00472314" w:rsidP="00180C0B">
            <w:pPr>
              <w:pStyle w:val="Default"/>
              <w:rPr>
                <w:sz w:val="23"/>
                <w:szCs w:val="23"/>
              </w:rPr>
            </w:pPr>
            <w:r>
              <w:rPr>
                <w:sz w:val="23"/>
                <w:szCs w:val="23"/>
              </w:rPr>
              <w:t>Name: Prof. Emmanuel Adetiba</w:t>
            </w:r>
          </w:p>
          <w:p w14:paraId="2BC57B1A" w14:textId="77777777" w:rsidR="00472314" w:rsidRDefault="00472314" w:rsidP="00180C0B">
            <w:pPr>
              <w:pStyle w:val="Default"/>
              <w:rPr>
                <w:sz w:val="23"/>
                <w:szCs w:val="23"/>
              </w:rPr>
            </w:pPr>
          </w:p>
          <w:p w14:paraId="52106D16" w14:textId="77777777" w:rsidR="00472314" w:rsidRDefault="00472314" w:rsidP="00180C0B">
            <w:pPr>
              <w:pStyle w:val="Default"/>
              <w:rPr>
                <w:sz w:val="23"/>
                <w:szCs w:val="23"/>
              </w:rPr>
            </w:pPr>
          </w:p>
          <w:p w14:paraId="5B35BA42" w14:textId="77777777" w:rsidR="00472314" w:rsidRDefault="00472314" w:rsidP="00180C0B">
            <w:pPr>
              <w:pStyle w:val="Default"/>
              <w:rPr>
                <w:sz w:val="23"/>
                <w:szCs w:val="23"/>
              </w:rPr>
            </w:pPr>
            <w:r>
              <w:rPr>
                <w:sz w:val="23"/>
                <w:szCs w:val="23"/>
              </w:rPr>
              <w:t xml:space="preserve">Sign: ___________________ Date: ________________ </w:t>
            </w:r>
          </w:p>
          <w:p w14:paraId="37376AF1" w14:textId="77777777" w:rsidR="00472314" w:rsidRDefault="00472314" w:rsidP="00180C0B">
            <w:pPr>
              <w:pStyle w:val="Default"/>
              <w:rPr>
                <w:sz w:val="23"/>
                <w:szCs w:val="23"/>
              </w:rPr>
            </w:pPr>
          </w:p>
          <w:p w14:paraId="640E67C8" w14:textId="77777777" w:rsidR="00472314" w:rsidRPr="00C91A47" w:rsidRDefault="00472314" w:rsidP="00180C0B">
            <w:pPr>
              <w:pStyle w:val="Default"/>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180C0B">
            <w:pPr>
              <w:pStyle w:val="Default"/>
              <w:rPr>
                <w:sz w:val="23"/>
                <w:szCs w:val="23"/>
              </w:rPr>
            </w:pPr>
            <w:r>
              <w:rPr>
                <w:b/>
                <w:bCs/>
                <w:sz w:val="23"/>
                <w:szCs w:val="23"/>
              </w:rPr>
              <w:t xml:space="preserve">Internal Examiner: </w:t>
            </w:r>
          </w:p>
        </w:tc>
        <w:tc>
          <w:tcPr>
            <w:tcW w:w="6565" w:type="dxa"/>
          </w:tcPr>
          <w:p w14:paraId="4FAA1AE7" w14:textId="77777777" w:rsidR="00472314" w:rsidRDefault="00472314" w:rsidP="00180C0B">
            <w:pPr>
              <w:pStyle w:val="Default"/>
              <w:rPr>
                <w:sz w:val="23"/>
                <w:szCs w:val="23"/>
              </w:rPr>
            </w:pPr>
            <w:r>
              <w:rPr>
                <w:sz w:val="23"/>
                <w:szCs w:val="23"/>
              </w:rPr>
              <w:t>Name: _______________________________________</w:t>
            </w:r>
          </w:p>
          <w:p w14:paraId="4BD6F1A0" w14:textId="77777777" w:rsidR="00472314" w:rsidRDefault="00472314" w:rsidP="00180C0B">
            <w:pPr>
              <w:pStyle w:val="Default"/>
              <w:rPr>
                <w:sz w:val="23"/>
                <w:szCs w:val="23"/>
              </w:rPr>
            </w:pPr>
          </w:p>
          <w:p w14:paraId="10005B93" w14:textId="77777777" w:rsidR="00472314" w:rsidRDefault="00472314" w:rsidP="00180C0B">
            <w:pPr>
              <w:pStyle w:val="Default"/>
              <w:rPr>
                <w:sz w:val="23"/>
                <w:szCs w:val="23"/>
              </w:rPr>
            </w:pPr>
          </w:p>
          <w:p w14:paraId="78C5BEB6" w14:textId="77777777" w:rsidR="00472314" w:rsidRDefault="00472314" w:rsidP="00180C0B">
            <w:pPr>
              <w:pStyle w:val="Default"/>
              <w:rPr>
                <w:sz w:val="23"/>
                <w:szCs w:val="23"/>
              </w:rPr>
            </w:pPr>
            <w:r>
              <w:rPr>
                <w:sz w:val="23"/>
                <w:szCs w:val="23"/>
              </w:rPr>
              <w:t xml:space="preserve">Sign: ___________________ Date: ________________ </w:t>
            </w:r>
          </w:p>
          <w:p w14:paraId="553241AE" w14:textId="77777777" w:rsidR="00472314" w:rsidRDefault="00472314" w:rsidP="00180C0B">
            <w:pPr>
              <w:pStyle w:val="Default"/>
              <w:rPr>
                <w:sz w:val="23"/>
                <w:szCs w:val="23"/>
              </w:rPr>
            </w:pPr>
          </w:p>
          <w:p w14:paraId="040E89E7" w14:textId="77777777" w:rsidR="00472314" w:rsidRDefault="00472314" w:rsidP="00180C0B">
            <w:r>
              <w:rPr>
                <w:sz w:val="23"/>
                <w:szCs w:val="23"/>
              </w:rPr>
              <w:t xml:space="preserve"> </w:t>
            </w:r>
          </w:p>
        </w:tc>
      </w:tr>
      <w:tr w:rsidR="00472314" w14:paraId="60C6E9DC" w14:textId="77777777" w:rsidTr="00180C0B">
        <w:tc>
          <w:tcPr>
            <w:tcW w:w="2785" w:type="dxa"/>
          </w:tcPr>
          <w:p w14:paraId="2550B64D" w14:textId="77777777" w:rsidR="00472314" w:rsidRDefault="00472314" w:rsidP="00180C0B">
            <w:pPr>
              <w:pStyle w:val="Default"/>
              <w:rPr>
                <w:sz w:val="23"/>
                <w:szCs w:val="23"/>
              </w:rPr>
            </w:pPr>
            <w:r>
              <w:rPr>
                <w:b/>
                <w:bCs/>
                <w:sz w:val="23"/>
                <w:szCs w:val="23"/>
              </w:rPr>
              <w:t xml:space="preserve">External Examiner: </w:t>
            </w:r>
          </w:p>
          <w:p w14:paraId="246E7573" w14:textId="77777777" w:rsidR="00472314" w:rsidRDefault="00472314" w:rsidP="00180C0B">
            <w:pPr>
              <w:pStyle w:val="Default"/>
              <w:rPr>
                <w:b/>
                <w:bCs/>
                <w:sz w:val="23"/>
                <w:szCs w:val="23"/>
              </w:rPr>
            </w:pPr>
          </w:p>
        </w:tc>
        <w:tc>
          <w:tcPr>
            <w:tcW w:w="6565" w:type="dxa"/>
          </w:tcPr>
          <w:p w14:paraId="3C9C8F93" w14:textId="77777777" w:rsidR="00472314" w:rsidRDefault="00472314" w:rsidP="00180C0B">
            <w:pPr>
              <w:pStyle w:val="Default"/>
              <w:rPr>
                <w:sz w:val="23"/>
                <w:szCs w:val="23"/>
              </w:rPr>
            </w:pPr>
            <w:r>
              <w:rPr>
                <w:sz w:val="23"/>
                <w:szCs w:val="23"/>
              </w:rPr>
              <w:t>Name: _______________________________________</w:t>
            </w:r>
          </w:p>
          <w:p w14:paraId="5D3CC93A" w14:textId="77777777" w:rsidR="00472314" w:rsidRDefault="00472314" w:rsidP="00180C0B">
            <w:pPr>
              <w:pStyle w:val="Default"/>
              <w:rPr>
                <w:sz w:val="23"/>
                <w:szCs w:val="23"/>
              </w:rPr>
            </w:pPr>
          </w:p>
          <w:p w14:paraId="00009336" w14:textId="77777777" w:rsidR="00472314" w:rsidRDefault="00472314" w:rsidP="00180C0B">
            <w:pPr>
              <w:pStyle w:val="Default"/>
              <w:rPr>
                <w:sz w:val="23"/>
                <w:szCs w:val="23"/>
              </w:rPr>
            </w:pPr>
          </w:p>
          <w:p w14:paraId="311C29A1" w14:textId="77777777" w:rsidR="00472314" w:rsidRDefault="00472314" w:rsidP="00180C0B">
            <w:pPr>
              <w:pStyle w:val="Default"/>
              <w:rPr>
                <w:sz w:val="23"/>
                <w:szCs w:val="23"/>
              </w:rPr>
            </w:pPr>
            <w:r>
              <w:rPr>
                <w:sz w:val="23"/>
                <w:szCs w:val="23"/>
              </w:rPr>
              <w:t xml:space="preserve">Sign: ___________________ Date: ________________ </w:t>
            </w:r>
          </w:p>
          <w:p w14:paraId="2075C302" w14:textId="77777777" w:rsidR="00472314" w:rsidRDefault="00472314" w:rsidP="00180C0B"/>
        </w:tc>
      </w:tr>
    </w:tbl>
    <w:p w14:paraId="4A06775C" w14:textId="77777777" w:rsidR="00472314" w:rsidRDefault="00472314" w:rsidP="00472314"/>
    <w:p w14:paraId="751DE779" w14:textId="77777777" w:rsidR="00472314" w:rsidRPr="00894DC6" w:rsidRDefault="00472314" w:rsidP="00E1777C">
      <w:pPr>
        <w:pStyle w:val="headings"/>
      </w:pPr>
      <w:r>
        <w:br w:type="page"/>
      </w:r>
      <w:r w:rsidRPr="00894DC6">
        <w:lastRenderedPageBreak/>
        <w:t>DEDICATION</w:t>
      </w:r>
    </w:p>
    <w:p w14:paraId="1746121B" w14:textId="77777777" w:rsidR="00472314" w:rsidRPr="00571CFA" w:rsidRDefault="00472314" w:rsidP="00472314">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472314"/>
    <w:p w14:paraId="604D53B8" w14:textId="77777777" w:rsidR="00472314" w:rsidRDefault="00472314" w:rsidP="00472314"/>
    <w:p w14:paraId="11919CAD" w14:textId="77777777" w:rsidR="00472314" w:rsidRDefault="00472314" w:rsidP="00472314"/>
    <w:p w14:paraId="1A3462BB" w14:textId="77777777" w:rsidR="00472314" w:rsidRDefault="00472314" w:rsidP="00472314"/>
    <w:p w14:paraId="66BC5727" w14:textId="77777777" w:rsidR="00472314" w:rsidRDefault="00472314" w:rsidP="00472314"/>
    <w:p w14:paraId="62686E59" w14:textId="77777777" w:rsidR="00472314" w:rsidRDefault="00472314" w:rsidP="00472314">
      <w:r>
        <w:br w:type="page"/>
      </w:r>
    </w:p>
    <w:p w14:paraId="5B5E3DD9" w14:textId="77777777" w:rsidR="00472314" w:rsidRPr="00FF5756" w:rsidRDefault="00472314" w:rsidP="00E1777C">
      <w:pPr>
        <w:pStyle w:val="headings"/>
      </w:pPr>
      <w:r w:rsidRPr="00FF5756">
        <w:lastRenderedPageBreak/>
        <w:t>ACKNOWLEDGEMENT</w:t>
      </w:r>
    </w:p>
    <w:p w14:paraId="49778ECA" w14:textId="77777777" w:rsidR="00472314" w:rsidRDefault="00472314" w:rsidP="00472314">
      <w:pPr>
        <w:jc w:val="both"/>
        <w:rPr>
          <w:rFonts w:cstheme="majorBidi"/>
        </w:rPr>
      </w:pPr>
      <w:r>
        <w:rPr>
          <w:rFonts w:cstheme="majorBidi"/>
        </w:rPr>
        <w:t>My sincere appreciation goes to God Almighty for enabling me to complete this project. I would also like to express my deepest gratitude to the members of my family for their unending support.</w:t>
      </w:r>
    </w:p>
    <w:p w14:paraId="0AADB6E0" w14:textId="77777777" w:rsidR="00472314" w:rsidRDefault="00472314" w:rsidP="00472314">
      <w:pPr>
        <w:jc w:val="both"/>
        <w:rPr>
          <w:rFonts w:cstheme="majorBidi"/>
        </w:rPr>
      </w:pPr>
    </w:p>
    <w:p w14:paraId="454D5A89" w14:textId="77777777" w:rsidR="00472314" w:rsidRDefault="00472314" w:rsidP="00472314">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providing me with the necessary guidance needed to complete this project. </w:t>
      </w:r>
    </w:p>
    <w:p w14:paraId="43970539" w14:textId="77777777" w:rsidR="00472314" w:rsidRDefault="00472314" w:rsidP="00472314"/>
    <w:p w14:paraId="13B0322D" w14:textId="77777777" w:rsidR="00472314" w:rsidRDefault="00472314" w:rsidP="00472314"/>
    <w:p w14:paraId="6981B359" w14:textId="77777777" w:rsidR="00472314" w:rsidRDefault="00472314" w:rsidP="00472314"/>
    <w:p w14:paraId="2FCA56B8" w14:textId="77777777" w:rsidR="00472314" w:rsidRDefault="00472314" w:rsidP="00472314"/>
    <w:p w14:paraId="006D8E37" w14:textId="77777777" w:rsidR="00472314" w:rsidRDefault="00472314" w:rsidP="00472314"/>
    <w:p w14:paraId="05F57E65" w14:textId="77777777" w:rsidR="00472314" w:rsidRDefault="00472314" w:rsidP="00472314"/>
    <w:p w14:paraId="35FE94D4" w14:textId="77777777" w:rsidR="00472314" w:rsidRDefault="00472314" w:rsidP="00472314"/>
    <w:p w14:paraId="02A04778" w14:textId="77777777" w:rsidR="00472314" w:rsidRDefault="00472314" w:rsidP="00472314"/>
    <w:p w14:paraId="59E26E87" w14:textId="77777777" w:rsidR="00472314" w:rsidRDefault="00472314" w:rsidP="00472314"/>
    <w:p w14:paraId="5EB72A21" w14:textId="77777777" w:rsidR="00472314" w:rsidRDefault="00472314" w:rsidP="00472314"/>
    <w:p w14:paraId="33D812D9" w14:textId="77777777" w:rsidR="00472314" w:rsidRDefault="00472314" w:rsidP="00472314"/>
    <w:p w14:paraId="0357E707" w14:textId="77777777" w:rsidR="00472314" w:rsidRDefault="00472314" w:rsidP="00472314"/>
    <w:p w14:paraId="5E46A300" w14:textId="77777777" w:rsidR="00472314" w:rsidRDefault="00472314" w:rsidP="00472314"/>
    <w:p w14:paraId="56E81E53" w14:textId="77777777" w:rsidR="00472314" w:rsidRDefault="00472314" w:rsidP="00472314"/>
    <w:p w14:paraId="21E04280" w14:textId="77777777" w:rsidR="00472314" w:rsidRDefault="00472314" w:rsidP="00472314"/>
    <w:p w14:paraId="3363F501" w14:textId="77777777" w:rsidR="00472314" w:rsidRDefault="00472314" w:rsidP="00472314"/>
    <w:p w14:paraId="1CBAEC4D" w14:textId="77777777" w:rsidR="00472314" w:rsidRDefault="00472314" w:rsidP="00472314"/>
    <w:p w14:paraId="4A07FDA5" w14:textId="77777777" w:rsidR="00472314" w:rsidRPr="00EB1D7F" w:rsidRDefault="00472314" w:rsidP="00472314">
      <w:pPr>
        <w:pStyle w:val="Heading1"/>
      </w:pPr>
      <w:bookmarkStart w:id="0" w:name="_Toc77381996"/>
      <w:r w:rsidRPr="00F26112">
        <w:lastRenderedPageBreak/>
        <w:t>INTRODUCTION</w:t>
      </w:r>
      <w:bookmarkEnd w:id="0"/>
    </w:p>
    <w:p w14:paraId="2F9A7B35" w14:textId="77777777" w:rsidR="00472314" w:rsidRDefault="00472314" w:rsidP="00472314">
      <w:pPr>
        <w:pStyle w:val="Heading2"/>
      </w:pPr>
      <w:bookmarkStart w:id="1" w:name="_Toc77381997"/>
      <w:r>
        <w:t>BACKGROUND OF THE STUDY</w:t>
      </w:r>
      <w:bookmarkEnd w:id="1"/>
    </w:p>
    <w:p w14:paraId="5475790B" w14:textId="10CE3AB0" w:rsidR="00472314" w:rsidRDefault="00FB6A85" w:rsidP="00472314">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behaviour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472314">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472314">
      <w:pPr>
        <w:pStyle w:val="Heading3"/>
      </w:pPr>
      <w:bookmarkStart w:id="2" w:name="_Toc77381998"/>
      <w:r>
        <w:t>BRIEF HISTORY OF AUDIENCE MEASUREMENT</w:t>
      </w:r>
      <w:bookmarkEnd w:id="2"/>
    </w:p>
    <w:p w14:paraId="5776FB3B" w14:textId="56B5DC5C" w:rsidR="00472314" w:rsidRDefault="00472314" w:rsidP="00472314">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xml:space="preserve">, as well as tracking of more individuals on more dimensions for more programs. Data is now more </w:t>
      </w:r>
      <w:r w:rsidRPr="00B80840">
        <w:lastRenderedPageBreak/>
        <w:t>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472314">
      <w:pPr>
        <w:pStyle w:val="Heading3"/>
      </w:pPr>
      <w:bookmarkStart w:id="3" w:name="_Toc77381999"/>
      <w:r>
        <w:t xml:space="preserve">AUDIENCE MEASUREMENT IN DIGITAL </w:t>
      </w:r>
      <w:r w:rsidRPr="00700BF9">
        <w:t>SIGNAGE</w:t>
      </w:r>
      <w:bookmarkEnd w:id="3"/>
    </w:p>
    <w:p w14:paraId="727FF488" w14:textId="71B4F021" w:rsidR="00472314" w:rsidRDefault="00504749" w:rsidP="00472314">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291B86">
      <w:pPr>
        <w:pStyle w:val="Figures"/>
        <w:jc w:val="center"/>
      </w:pPr>
      <w:r w:rsidRPr="006053A5">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291B86">
      <w:pPr>
        <w:jc w:val="center"/>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472314">
      <w:pPr>
        <w:pStyle w:val="Heading2"/>
      </w:pPr>
      <w:bookmarkStart w:id="4" w:name="_Toc77382000"/>
      <w:r>
        <w:lastRenderedPageBreak/>
        <w:t>PROBLEM STATEMENT</w:t>
      </w:r>
      <w:bookmarkEnd w:id="4"/>
    </w:p>
    <w:p w14:paraId="51652486" w14:textId="77777777" w:rsidR="00472314" w:rsidRDefault="00472314" w:rsidP="00472314">
      <w:r w:rsidRPr="006F5692">
        <w:t>With the rapid technological</w:t>
      </w:r>
      <w:r>
        <w:t xml:space="preserve"> </w:t>
      </w:r>
      <w:r w:rsidRPr="006F5692">
        <w:t>advancements that the world is e</w:t>
      </w:r>
      <w:r>
        <w:t>xperiencing, a shift from the traditional way of doing things to a more efficient way is required. Currently, radio audience measurement is done in a way that requires full human input by recalling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472314">
      <w:pPr>
        <w:pStyle w:val="Heading2"/>
      </w:pPr>
      <w:bookmarkStart w:id="5" w:name="_Toc77382001"/>
      <w:r>
        <w:t>AIMS AND OBJECTIVES</w:t>
      </w:r>
      <w:bookmarkEnd w:id="5"/>
    </w:p>
    <w:p w14:paraId="4D426DA1" w14:textId="77777777" w:rsidR="00472314" w:rsidRDefault="00472314" w:rsidP="00472314">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472314"/>
    <w:p w14:paraId="7C16A5BE" w14:textId="77777777" w:rsidR="00472314" w:rsidRDefault="00472314" w:rsidP="00472314">
      <w:r>
        <w:t>The objectives of this project are to:</w:t>
      </w:r>
    </w:p>
    <w:p w14:paraId="0BE16FD9" w14:textId="77777777" w:rsidR="00472314" w:rsidRPr="007A5F52" w:rsidRDefault="00472314" w:rsidP="00472314">
      <w:pPr>
        <w:pStyle w:val="ListParagraph"/>
        <w:numPr>
          <w:ilvl w:val="0"/>
          <w:numId w:val="2"/>
        </w:numPr>
        <w:spacing w:line="360" w:lineRule="auto"/>
      </w:pPr>
      <w:r w:rsidRPr="007A5F52">
        <w:t>To design a mobile and web application using figma.</w:t>
      </w:r>
    </w:p>
    <w:p w14:paraId="628C9B31" w14:textId="25ADCE14" w:rsidR="00472314" w:rsidRDefault="00472314" w:rsidP="00472314">
      <w:pPr>
        <w:pStyle w:val="ListParagraph"/>
        <w:numPr>
          <w:ilvl w:val="0"/>
          <w:numId w:val="2"/>
        </w:numPr>
        <w:spacing w:line="360" w:lineRule="auto"/>
      </w:pPr>
      <w:r w:rsidRPr="007A5F52">
        <w:t>To build out the mobile</w:t>
      </w:r>
      <w:r w:rsidR="00AC6514">
        <w:t xml:space="preserve"> application using </w:t>
      </w:r>
      <w:r w:rsidR="00245F9F">
        <w:t>JavaScript</w:t>
      </w:r>
      <w:r w:rsidR="00AC6514">
        <w:t xml:space="preserve"> with a library called React native</w:t>
      </w:r>
      <w:r w:rsidRPr="007A5F52">
        <w:t>.</w:t>
      </w:r>
    </w:p>
    <w:p w14:paraId="186D2876" w14:textId="60DDA444" w:rsidR="00BA5AFB" w:rsidRPr="007A5F52" w:rsidRDefault="00BA5AFB" w:rsidP="00BA5AFB">
      <w:pPr>
        <w:pStyle w:val="ListParagraph"/>
        <w:numPr>
          <w:ilvl w:val="0"/>
          <w:numId w:val="2"/>
        </w:numPr>
        <w:spacing w:line="360" w:lineRule="auto"/>
      </w:pPr>
      <w:r w:rsidRPr="007A5F52">
        <w:t xml:space="preserve">To build out the </w:t>
      </w:r>
      <w:r>
        <w:t xml:space="preserve">web application application using css and </w:t>
      </w:r>
      <w:r w:rsidR="00245F9F">
        <w:t>JavaScript</w:t>
      </w:r>
      <w:r>
        <w:t xml:space="preserve"> with a library called React </w:t>
      </w:r>
      <w:r w:rsidR="0007070C">
        <w:t>JS</w:t>
      </w:r>
      <w:r w:rsidRPr="007A5F52">
        <w:t>.</w:t>
      </w:r>
    </w:p>
    <w:p w14:paraId="472A8BF4" w14:textId="77777777" w:rsidR="00472314" w:rsidRPr="007A5F52" w:rsidRDefault="00472314" w:rsidP="00472314">
      <w:pPr>
        <w:pStyle w:val="ListParagraph"/>
        <w:numPr>
          <w:ilvl w:val="0"/>
          <w:numId w:val="2"/>
        </w:numPr>
        <w:spacing w:line="360" w:lineRule="auto"/>
      </w:pPr>
      <w:r w:rsidRPr="007A5F52">
        <w:t>To use a cloud storage platform like firebase to store the audio recordings of participants.</w:t>
      </w:r>
    </w:p>
    <w:p w14:paraId="4647F1B9" w14:textId="77777777" w:rsidR="00472314" w:rsidRPr="007A5F52" w:rsidRDefault="00472314" w:rsidP="00472314">
      <w:pPr>
        <w:pStyle w:val="ListParagraph"/>
        <w:numPr>
          <w:ilvl w:val="0"/>
          <w:numId w:val="2"/>
        </w:numPr>
        <w:spacing w:line="360" w:lineRule="auto"/>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472314">
      <w:pPr>
        <w:pStyle w:val="ListParagraph"/>
        <w:numPr>
          <w:ilvl w:val="0"/>
          <w:numId w:val="2"/>
        </w:numPr>
        <w:spacing w:line="360" w:lineRule="auto"/>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472314">
      <w:pPr>
        <w:pStyle w:val="Heading2"/>
      </w:pPr>
      <w:bookmarkStart w:id="6" w:name="_Toc77382002"/>
      <w:r>
        <w:t>SIGNIFICANCE OF THE PROJECT</w:t>
      </w:r>
      <w:bookmarkEnd w:id="6"/>
    </w:p>
    <w:p w14:paraId="03285950" w14:textId="77777777" w:rsidR="00472314" w:rsidRDefault="00472314" w:rsidP="00472314">
      <w:r>
        <w:t xml:space="preserve">The data gotten implementation of this project will be beneficial to the following groups of people: </w:t>
      </w:r>
    </w:p>
    <w:p w14:paraId="3DF6F3B5" w14:textId="77777777" w:rsidR="00472314" w:rsidRDefault="00472314" w:rsidP="00472314">
      <w:pPr>
        <w:pStyle w:val="ListParagraph"/>
        <w:numPr>
          <w:ilvl w:val="0"/>
          <w:numId w:val="3"/>
        </w:numPr>
        <w:spacing w:line="360" w:lineRule="auto"/>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472314">
      <w:pPr>
        <w:pStyle w:val="ListParagraph"/>
        <w:numPr>
          <w:ilvl w:val="0"/>
          <w:numId w:val="3"/>
        </w:numPr>
        <w:spacing w:line="360" w:lineRule="auto"/>
      </w:pPr>
      <w:r w:rsidRPr="00F15076">
        <w:rPr>
          <w:b/>
          <w:bCs/>
        </w:rPr>
        <w:lastRenderedPageBreak/>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472314">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472314">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6145E5">
      <w:pPr>
        <w:ind w:left="360"/>
      </w:pPr>
      <w:r>
        <w:t>The implementation of this project will also be inline with the sustainable development goal(SDG)  9. Which is to “build resilient infrastructure, promote inclusive and sustainable industrialization and foster innovation”.</w:t>
      </w:r>
    </w:p>
    <w:p w14:paraId="15631CFA" w14:textId="77777777" w:rsidR="00472314" w:rsidRDefault="00472314" w:rsidP="00472314">
      <w:pPr>
        <w:pStyle w:val="Heading2"/>
      </w:pPr>
      <w:bookmarkStart w:id="7" w:name="_Toc77382003"/>
      <w:r>
        <w:t>MOTIVATION FOR THE STUDY</w:t>
      </w:r>
      <w:bookmarkEnd w:id="7"/>
    </w:p>
    <w:p w14:paraId="165B6848" w14:textId="705D3689" w:rsidR="00472314" w:rsidRDefault="00472314" w:rsidP="00472314">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472314">
      <w:pPr>
        <w:pStyle w:val="Heading2"/>
      </w:pPr>
      <w:bookmarkStart w:id="8" w:name="_Toc77382004"/>
      <w:r>
        <w:t>METHODOLOGY</w:t>
      </w:r>
      <w:bookmarkEnd w:id="8"/>
    </w:p>
    <w:p w14:paraId="12F8B04F" w14:textId="200CE878" w:rsidR="00472314" w:rsidRPr="003A3FE8" w:rsidRDefault="00472314" w:rsidP="00472314">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t>JavaScript</w:t>
      </w:r>
      <w:r>
        <w:t xml:space="preserve"> with frameworks like React native and React js respectively. A </w:t>
      </w:r>
      <w:r w:rsidR="00245F9F">
        <w:t>JavaScript</w:t>
      </w:r>
      <w:r>
        <w:t xml:space="preserve"> library called ml5 js handles machine learning on the administrators’ dashboard, to predict the kinds of recordings that participants have sent to the server. These results are then analyzed and used to estimate the listening audience.</w:t>
      </w:r>
    </w:p>
    <w:p w14:paraId="5A3ADA79" w14:textId="61F5D78E" w:rsidR="00733196" w:rsidRDefault="00733196" w:rsidP="00733196">
      <w:pPr>
        <w:pStyle w:val="Heading2"/>
        <w:numPr>
          <w:ilvl w:val="0"/>
          <w:numId w:val="0"/>
        </w:numPr>
      </w:pPr>
    </w:p>
    <w:p w14:paraId="2F5B4B30" w14:textId="77777777" w:rsidR="00733196" w:rsidRPr="00733196" w:rsidRDefault="00733196" w:rsidP="00733196"/>
    <w:p w14:paraId="69907BBF" w14:textId="0EC943CD" w:rsidR="00472314" w:rsidRDefault="00472314" w:rsidP="00733196">
      <w:pPr>
        <w:pStyle w:val="Heading2"/>
      </w:pPr>
      <w:bookmarkStart w:id="9" w:name="_Toc77382005"/>
      <w:r>
        <w:lastRenderedPageBreak/>
        <w:t xml:space="preserve">PROJECT </w:t>
      </w:r>
      <w:r w:rsidRPr="00733196">
        <w:t>ORGANISATION</w:t>
      </w:r>
      <w:bookmarkEnd w:id="9"/>
    </w:p>
    <w:p w14:paraId="66E83F4D" w14:textId="77777777" w:rsidR="00472314" w:rsidRPr="00ED74C5" w:rsidRDefault="00472314" w:rsidP="00472314">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472314">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472314">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472314">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472314">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472314"/>
    <w:p w14:paraId="7295F3EA" w14:textId="7DBB49AC" w:rsidR="00733196" w:rsidRDefault="00733196" w:rsidP="00472314"/>
    <w:p w14:paraId="15063A75" w14:textId="2AFD4E6E" w:rsidR="00733196" w:rsidRDefault="00733196" w:rsidP="00472314"/>
    <w:p w14:paraId="52B6A714" w14:textId="4434914B" w:rsidR="00733196" w:rsidRDefault="00733196" w:rsidP="00472314"/>
    <w:p w14:paraId="2FB6BAB8" w14:textId="0241B1F0" w:rsidR="00733196" w:rsidRDefault="00733196" w:rsidP="00472314"/>
    <w:p w14:paraId="2D53F232" w14:textId="087F2FE0" w:rsidR="00E1777C" w:rsidRDefault="00E1777C" w:rsidP="00472314"/>
    <w:p w14:paraId="125C6857" w14:textId="77777777" w:rsidR="00E1777C" w:rsidRDefault="00E1777C" w:rsidP="00472314"/>
    <w:p w14:paraId="1D210BD1" w14:textId="17CF16B0" w:rsidR="00733196" w:rsidRDefault="00733196" w:rsidP="00472314"/>
    <w:p w14:paraId="7EA61588" w14:textId="77777777" w:rsidR="00733196" w:rsidRPr="00ED74C5" w:rsidRDefault="00733196" w:rsidP="00472314"/>
    <w:p w14:paraId="567E96A4" w14:textId="45B4677A" w:rsidR="00E1777C" w:rsidRDefault="00472314" w:rsidP="00472314">
      <w:pPr>
        <w:pStyle w:val="Heading1"/>
      </w:pPr>
      <w:bookmarkStart w:id="10" w:name="_Toc77382006"/>
      <w:r>
        <w:lastRenderedPageBreak/>
        <w:t>LITERATURE REVIEW</w:t>
      </w:r>
      <w:bookmarkEnd w:id="10"/>
    </w:p>
    <w:p w14:paraId="5266471B" w14:textId="5A12E126" w:rsidR="00E1777C" w:rsidRDefault="00E1777C" w:rsidP="00E1777C">
      <w:pPr>
        <w:pStyle w:val="Heading2"/>
      </w:pPr>
      <w:r>
        <w:t>INTRODUCTION</w:t>
      </w:r>
    </w:p>
    <w:p w14:paraId="2251BD8A" w14:textId="516608A3" w:rsidR="00472314" w:rsidRPr="00045ECE" w:rsidRDefault="00472314" w:rsidP="00472314">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472314">
      <w:pPr>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Default="00E1777C" w:rsidP="00E1777C">
      <w:pPr>
        <w:pStyle w:val="Heading2"/>
        <w:rPr>
          <w:lang w:val="en"/>
        </w:rPr>
      </w:pPr>
      <w:r>
        <w:rPr>
          <w:lang w:val="en"/>
        </w:rPr>
        <w:t>DEFINITION OF KEY TERMS</w:t>
      </w:r>
    </w:p>
    <w:p w14:paraId="7EC50D3F" w14:textId="18B4A3EE" w:rsidR="00472314" w:rsidRDefault="00472314" w:rsidP="00472314">
      <w:pPr>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4D33A2">
      <w:pPr>
        <w:pStyle w:val="ListParagraph"/>
        <w:numPr>
          <w:ilvl w:val="0"/>
          <w:numId w:val="5"/>
        </w:numPr>
        <w:spacing w:line="360" w:lineRule="auto"/>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4D33A2">
      <w:pPr>
        <w:pStyle w:val="ListParagraph"/>
        <w:numPr>
          <w:ilvl w:val="0"/>
          <w:numId w:val="5"/>
        </w:numPr>
        <w:spacing w:line="360" w:lineRule="auto"/>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4D33A2">
      <w:pPr>
        <w:pStyle w:val="ListParagraph"/>
        <w:numPr>
          <w:ilvl w:val="0"/>
          <w:numId w:val="5"/>
        </w:numPr>
        <w:spacing w:line="360" w:lineRule="auto"/>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4D33A2">
      <w:pPr>
        <w:pStyle w:val="ListParagraph"/>
        <w:numPr>
          <w:ilvl w:val="0"/>
          <w:numId w:val="5"/>
        </w:numPr>
        <w:spacing w:line="360" w:lineRule="auto"/>
        <w:rPr>
          <w:lang w:val="en"/>
        </w:rPr>
      </w:pPr>
      <w:r>
        <w:rPr>
          <w:b/>
          <w:bCs/>
          <w:lang w:val="en"/>
        </w:rPr>
        <w:lastRenderedPageBreak/>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6C9663E8" w:rsidR="004D33A2" w:rsidRDefault="004D33A2" w:rsidP="00ED2BB8">
      <w:pPr>
        <w:pStyle w:val="ListParagraph"/>
        <w:numPr>
          <w:ilvl w:val="0"/>
          <w:numId w:val="5"/>
        </w:numPr>
        <w:spacing w:line="360" w:lineRule="auto"/>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6083A84D" w14:textId="77777777" w:rsidR="007D438E" w:rsidRDefault="007D438E" w:rsidP="007D438E">
      <w:pPr>
        <w:pStyle w:val="ListParagraph"/>
        <w:spacing w:line="360" w:lineRule="auto"/>
        <w:rPr>
          <w:lang w:val="en"/>
        </w:rPr>
      </w:pPr>
    </w:p>
    <w:p w14:paraId="6FA3261B" w14:textId="50DA8CFC" w:rsidR="00472314" w:rsidRDefault="00472314" w:rsidP="007D438E">
      <w:pPr>
        <w:pStyle w:val="Heading2"/>
      </w:pPr>
      <w:bookmarkStart w:id="11" w:name="_Toc77382010"/>
      <w:r>
        <w:t xml:space="preserve">HISTORY AND </w:t>
      </w:r>
      <w:r w:rsidRPr="007D438E">
        <w:t>EVOLUTION</w:t>
      </w:r>
      <w:r>
        <w:t xml:space="preserve"> OF AUDIENCE MEASUREMENT</w:t>
      </w:r>
      <w:bookmarkEnd w:id="11"/>
    </w:p>
    <w:p w14:paraId="60F9DB5C" w14:textId="14A46828" w:rsidR="00472314" w:rsidRDefault="00472314" w:rsidP="00472314">
      <w:pPr>
        <w:pStyle w:val="Heading3"/>
      </w:pPr>
      <w:bookmarkStart w:id="12" w:name="_Toc77382011"/>
      <w:r w:rsidRPr="00200943">
        <w:t xml:space="preserve">Birth (1950): </w:t>
      </w:r>
      <w:r w:rsidR="009E4E15">
        <w:t>P</w:t>
      </w:r>
      <w:r w:rsidRPr="00200943">
        <w:t>hone surveys</w:t>
      </w:r>
      <w:bookmarkEnd w:id="12"/>
    </w:p>
    <w:p w14:paraId="6C613482" w14:textId="3C3C8434" w:rsidR="00472314" w:rsidRDefault="00472314" w:rsidP="00472314">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11C7F60F" w:rsidR="00472314" w:rsidRDefault="00472314" w:rsidP="00472314">
      <w:pPr>
        <w:pStyle w:val="Heading3"/>
      </w:pPr>
      <w:bookmarkStart w:id="13" w:name="_Toc77382012"/>
      <w:r>
        <w:t>Infancy</w:t>
      </w:r>
      <w:r w:rsidR="00C92541">
        <w:t xml:space="preserve"> stage</w:t>
      </w:r>
      <w:r>
        <w:t xml:space="preserve"> (1953)</w:t>
      </w:r>
      <w:r w:rsidR="009E4E15">
        <w:t xml:space="preserve"> - D</w:t>
      </w:r>
      <w:r w:rsidR="00D87A10">
        <w:t>iaries and meters</w:t>
      </w:r>
      <w:bookmarkEnd w:id="13"/>
    </w:p>
    <w:p w14:paraId="6B7DE332" w14:textId="3816652D" w:rsidR="00472314" w:rsidRDefault="00472314" w:rsidP="00472314">
      <w:r>
        <w:t>Nielsen largely used metering devices to monitor audiences, which is a technique for tracking radio listeners that was created by Nielsen. These audimeters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w:t>
      </w:r>
      <w:r>
        <w:lastRenderedPageBreak/>
        <w:t xml:space="preserve">precise data. thanks to a subgroup of the individuals in the sample who Nielsen Diaries maintained track on listening patterns. The data is demographic. As a result, the data collected by the audimeter was supplemented. Nielsen released their rendition of an American in 1971. Data from a Research Bureau meter could be obtained via phone lines, reducing the time it took to prepare data for the market. </w:t>
      </w:r>
      <w:r w:rsidR="008B434C" w:rsidRPr="008B434C">
        <w:t>During the day, this instantaneous audimeter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peoplemeter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than had previously been available. Companies </w:t>
      </w:r>
      <w:r>
        <w:t>could</w:t>
      </w:r>
      <w:r w:rsidRPr="004A0C83">
        <w:t xml:space="preserve"> now target their advertising messages more precisely.</w:t>
      </w:r>
    </w:p>
    <w:p w14:paraId="5781F4FE" w14:textId="508C4F9C" w:rsidR="00472314" w:rsidRDefault="00472314" w:rsidP="00472314">
      <w:pPr>
        <w:pStyle w:val="Heading3"/>
      </w:pPr>
      <w:bookmarkStart w:id="14" w:name="_Toc77382013"/>
      <w:r>
        <w:t>Childhood</w:t>
      </w:r>
      <w:r w:rsidR="00C92541">
        <w:t xml:space="preserve"> stage</w:t>
      </w:r>
      <w:r>
        <w:t xml:space="preserve"> (1986)</w:t>
      </w:r>
      <w:r w:rsidR="009E4E15">
        <w:t xml:space="preserve"> - </w:t>
      </w:r>
      <w:r>
        <w:t>VCRs</w:t>
      </w:r>
      <w:r w:rsidR="00F70AED">
        <w:t xml:space="preserve"> and cable TV and</w:t>
      </w:r>
      <w:bookmarkEnd w:id="14"/>
    </w:p>
    <w:p w14:paraId="2FA0899E" w14:textId="77777777" w:rsidR="00472314" w:rsidRDefault="00472314" w:rsidP="00472314">
      <w:r>
        <w:t>With the rise of cable television, the types of data collected for audience measurement and how they were used changed even more.</w:t>
      </w:r>
    </w:p>
    <w:p w14:paraId="3CCC47F8" w14:textId="4FF0E962" w:rsidR="00472314" w:rsidRDefault="00472314" w:rsidP="00472314">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472314">
      <w:r>
        <w:t>stop catering to the lowest common denominator and focus on the groups most likely to be interested in their products.</w:t>
      </w:r>
    </w:p>
    <w:p w14:paraId="6B5ADE00" w14:textId="77777777" w:rsidR="00472314" w:rsidRDefault="00472314" w:rsidP="00472314">
      <w:r w:rsidRPr="00487C51">
        <w:lastRenderedPageBreak/>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803853D" w14:textId="48A89FD2" w:rsidR="00472314" w:rsidRDefault="00472314" w:rsidP="00472314">
      <w:pPr>
        <w:pStyle w:val="Heading3"/>
      </w:pPr>
      <w:bookmarkStart w:id="15" w:name="_Toc77382014"/>
      <w:r>
        <w:t>Adolescen</w:t>
      </w:r>
      <w:r w:rsidR="00C92541">
        <w:t>t stage</w:t>
      </w:r>
      <w:r>
        <w:t xml:space="preserve"> (2000–2010)</w:t>
      </w:r>
      <w:r w:rsidR="009E4E15">
        <w:t xml:space="preserve"> - T</w:t>
      </w:r>
      <w:r>
        <w:t xml:space="preserve">he </w:t>
      </w:r>
      <w:r w:rsidR="005F0393">
        <w:t>i</w:t>
      </w:r>
      <w:r>
        <w:t>nternet and social media</w:t>
      </w:r>
      <w:bookmarkEnd w:id="15"/>
    </w:p>
    <w:p w14:paraId="5A1B238A" w14:textId="2AEE6E98" w:rsidR="00472314" w:rsidRDefault="00472314" w:rsidP="00472314">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have</w:t>
      </w:r>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F8EF6C7" w:rsidR="00472314" w:rsidRDefault="00472314" w:rsidP="00472314">
      <w:pPr>
        <w:pStyle w:val="Heading2"/>
      </w:pPr>
      <w:bookmarkStart w:id="16" w:name="_Toc77382015"/>
      <w:r>
        <w:t>REVIEW OF RELATED WORKS</w:t>
      </w:r>
      <w:bookmarkEnd w:id="16"/>
    </w:p>
    <w:p w14:paraId="62842A25" w14:textId="4F2C2A52" w:rsidR="00A0607C" w:rsidRDefault="00A0607C" w:rsidP="00DC1EF4">
      <w:pPr>
        <w:pStyle w:val="Heading3"/>
      </w:pPr>
      <w:bookmarkStart w:id="17" w:name="_Toc77382016"/>
      <w:r>
        <w:t>Review o</w:t>
      </w:r>
      <w:r w:rsidR="00B979FE">
        <w:t xml:space="preserve">n </w:t>
      </w:r>
      <w:r>
        <w:t>An Architecture for Real Time Television Audience Measurement</w:t>
      </w:r>
      <w:bookmarkEnd w:id="17"/>
    </w:p>
    <w:p w14:paraId="267D1960" w14:textId="058E4A7E" w:rsidR="00DC1EF4" w:rsidRDefault="009B78C8" w:rsidP="00DC1EF4">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C1EF4">
      <w:r>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w:t>
      </w:r>
      <w:r w:rsidR="00DC1EF4" w:rsidRPr="00DC1EF4">
        <w:lastRenderedPageBreak/>
        <w:t xml:space="preserve">the ability to provide hourly and location-based viewership trends as well as TRP (Television Rating 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4B60D7">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4B60D7">
      <w:r>
        <w:t xml:space="preserve">Television broadcasters, media companies, advertising agencies, and advertisers all value TRP ratings. It has a significant impact on ad spending and television show scheduling. Each year, media firms and organizations buy and sell </w:t>
      </w:r>
      <w:r w:rsidR="000A58E8">
        <w:t>air</w:t>
      </w:r>
      <w:r w:rsidR="00585BE5">
        <w:t xml:space="preserve"> </w:t>
      </w:r>
      <w:r w:rsidR="000A58E8">
        <w:t>time that is worth billions of dollars</w:t>
      </w:r>
      <w:r>
        <w:t>.</w:t>
      </w:r>
    </w:p>
    <w:p w14:paraId="3A0A581C" w14:textId="3F792815" w:rsidR="004B60D7" w:rsidRDefault="004B60D7" w:rsidP="004B60D7">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4C7E99">
      <w:pPr>
        <w:pStyle w:val="ListParagraph"/>
        <w:numPr>
          <w:ilvl w:val="0"/>
          <w:numId w:val="6"/>
        </w:numPr>
        <w:spacing w:line="360" w:lineRule="auto"/>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4C7E99">
      <w:pPr>
        <w:pStyle w:val="ListParagraph"/>
        <w:numPr>
          <w:ilvl w:val="0"/>
          <w:numId w:val="6"/>
        </w:numPr>
        <w:spacing w:line="360" w:lineRule="auto"/>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4C7E99">
      <w:pPr>
        <w:pStyle w:val="ListParagraph"/>
        <w:numPr>
          <w:ilvl w:val="0"/>
          <w:numId w:val="6"/>
        </w:numPr>
        <w:spacing w:line="360" w:lineRule="auto"/>
      </w:pPr>
      <w:r w:rsidRPr="004C7E99">
        <w:rPr>
          <w:b/>
          <w:bCs/>
        </w:rPr>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w:t>
      </w:r>
      <w:r>
        <w:lastRenderedPageBreak/>
        <w:t xml:space="preserve">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4C7E99">
      <w:pPr>
        <w:pStyle w:val="ListParagraph"/>
        <w:numPr>
          <w:ilvl w:val="0"/>
          <w:numId w:val="6"/>
        </w:numPr>
        <w:spacing w:line="360" w:lineRule="auto"/>
      </w:pPr>
      <w:r w:rsidRPr="004C7E99">
        <w:rPr>
          <w:b/>
          <w:bCs/>
        </w:rPr>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5E7D47">
      <w:r>
        <w:t>Software like</w:t>
      </w:r>
      <w:r w:rsidR="00317219">
        <w:t xml:space="preserve"> Trumedia</w:t>
      </w:r>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TruMedia's interface with Cisco Digital Media Player, providing tailored advertising. Other participants in this industry include Quividi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CognoVision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5F525B46" w:rsidR="005E7D47" w:rsidRDefault="005E7D47" w:rsidP="00B979FE">
      <w:pPr>
        <w:pStyle w:val="Heading3"/>
      </w:pPr>
      <w:bookmarkStart w:id="18" w:name="_Toc77382017"/>
      <w:r>
        <w:t xml:space="preserve">Review </w:t>
      </w:r>
      <w:r w:rsidR="00B979FE">
        <w:t>on Audience Measurement Technologies for user Centric Media</w:t>
      </w:r>
      <w:bookmarkEnd w:id="18"/>
    </w:p>
    <w:p w14:paraId="0140C87D" w14:textId="4302A07E" w:rsidR="00B979FE" w:rsidRDefault="00B979FE" w:rsidP="00B979FE">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7AFF91EC" w:rsidR="008F5E88" w:rsidRDefault="00EA62DC" w:rsidP="00B979FE">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to verify the various impacts 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 xml:space="preserve">technologies for </w:t>
      </w:r>
      <w:r w:rsidR="008234FF">
        <w:lastRenderedPageBreak/>
        <w:t>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r w:rsidR="00E00A06">
        <w:t>To a great extent</w:t>
      </w:r>
      <w:r w:rsidR="00151E62">
        <w:t xml:space="preserve"> </w:t>
      </w:r>
      <w:r w:rsidR="00E00A06">
        <w:t>not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is allowed to distribute and 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8F5E88">
      <w:pPr>
        <w:pStyle w:val="ListParagraph"/>
        <w:numPr>
          <w:ilvl w:val="0"/>
          <w:numId w:val="7"/>
        </w:numPr>
        <w:spacing w:line="360" w:lineRule="auto"/>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8F5E88">
      <w:pPr>
        <w:pStyle w:val="ListParagraph"/>
        <w:numPr>
          <w:ilvl w:val="0"/>
          <w:numId w:val="7"/>
        </w:numPr>
        <w:spacing w:line="360" w:lineRule="auto"/>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8F5E88">
      <w:pPr>
        <w:pStyle w:val="ListParagraph"/>
        <w:numPr>
          <w:ilvl w:val="0"/>
          <w:numId w:val="7"/>
        </w:numPr>
        <w:spacing w:line="360" w:lineRule="auto"/>
      </w:pPr>
      <w:r w:rsidRPr="00201C80">
        <w:t xml:space="preserve">Then, to integrate the results, a set of metrics </w:t>
      </w:r>
      <w:r w:rsidR="008F5E88">
        <w:t>is</w:t>
      </w:r>
      <w:r w:rsidRPr="00201C80">
        <w:t xml:space="preserve"> formalized.</w:t>
      </w:r>
    </w:p>
    <w:p w14:paraId="53576149" w14:textId="5380B037" w:rsidR="008F5E88" w:rsidRDefault="008F5E88" w:rsidP="00B979FE">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1FF21E98" w:rsidR="00201C80" w:rsidRDefault="00902EA5" w:rsidP="00B979FE">
      <w:pPr>
        <w:pStyle w:val="Heading3"/>
      </w:pPr>
      <w:bookmarkStart w:id="19" w:name="_Toc77382018"/>
      <w:r>
        <w:t xml:space="preserve">Review on Investigation of Spectral Centroid Magnitude and Frequency </w:t>
      </w:r>
      <w:r w:rsidR="005422BB">
        <w:t xml:space="preserve">that is Used for Speaker </w:t>
      </w:r>
      <w:r w:rsidR="00E37332">
        <w:t>R</w:t>
      </w:r>
      <w:r w:rsidR="005422BB">
        <w:t>ecognition.</w:t>
      </w:r>
      <w:bookmarkEnd w:id="19"/>
    </w:p>
    <w:p w14:paraId="62F4769A" w14:textId="7677E01F" w:rsidR="00C16315" w:rsidRDefault="00902EA5" w:rsidP="00B979FE">
      <w:r w:rsidRPr="00902EA5">
        <w:t xml:space="preserve">Mel-scale filter bank cepstrum coefficients (MFCC), Linear Prediction Cepstrum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su</w:t>
      </w:r>
      <w:r w:rsidR="00DB22C1">
        <w:t>b</w:t>
      </w:r>
      <w:r w:rsidRPr="00902EA5">
        <w:t>band spectral centroid characteristics, have been proposed to transmit information other than the average subband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subband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databases reveal that the combination of SCM and SCF is somewhat more accurate than traditional MFCC, and that both fuse efficiently with MFCCs. We also show that frame-averaged </w:t>
      </w:r>
      <w:r w:rsidRPr="00902EA5">
        <w:lastRenderedPageBreak/>
        <w:t>FM features are fundamentally centroid features, and we present a SCF implementation that enhances both subband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11265925" w:rsidR="00902EA5" w:rsidRDefault="009B3ECA" w:rsidP="00B979FE">
      <w:r>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Mel-frequency cepstral coefficients are the most successful vocal tract-related acoustic characteristic (MFCC). However, information on the distribution of energy across the band is not efficiently captured during the MFCC extraction procedure. MFCC conveys the average energy of the subband as a single dimension for a subband speech stream (the overlapped triangular filters capture some information from neighbouring bands, but this can be considered an inter-band rather than an intra-band information). In this study, we look at how to turn this one-dimensional data into two-dimensional data that includes both the average energy and additional information on the energy distribution inside each subband.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subband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subband's center frequency, as illustrated in Figure 1, it is clear that both the subband spectral centroid and the frame-averaged FM components provide identical information. Estimating the subband spectral centroid, on the other hand, is more efficient than estimating frameaveraged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subband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xml:space="preserve">. The minor advantages over MFCC in speech </w:t>
      </w:r>
      <w:r w:rsidR="00902EA5" w:rsidRPr="00902EA5">
        <w:lastRenderedPageBreak/>
        <w:t>recognition applications appear to be an oddity, given the similarity with frame-averged FM.</w:t>
      </w:r>
      <w:r w:rsidR="00B73CFC">
        <w:t>This paper</w:t>
      </w:r>
      <w:r w:rsidR="00902EA5" w:rsidRPr="00902EA5">
        <w:t xml:space="preserve"> </w:t>
      </w:r>
      <w:r w:rsidR="00B73CFC">
        <w:t>studied</w:t>
      </w:r>
      <w:r w:rsidR="00902EA5" w:rsidRPr="00902EA5">
        <w:t xml:space="preserve"> the efficiency of combining Spectral Centroid Frequency (SCF) and Spectral Centroid Magnitude (SCM) characteristics for speaker recognition, and show</w:t>
      </w:r>
      <w:r w:rsidR="00067D88">
        <w:t>ed</w:t>
      </w:r>
      <w:r w:rsidR="00902EA5" w:rsidRPr="00902EA5">
        <w:t xml:space="preserve"> how subband spectral centroid can be enhanced. SCM, like MFCC, conveys magnitude-related information, but SCF carries the SCM's frequency bias. The NIST2001 and NIST2006 speaker recognition datasets will be used to test these functionalities.</w:t>
      </w:r>
    </w:p>
    <w:p w14:paraId="05A85646" w14:textId="0A1CC51E" w:rsidR="008B7476" w:rsidRDefault="008B7476" w:rsidP="008B7476">
      <w:pPr>
        <w:pStyle w:val="Heading3"/>
      </w:pPr>
      <w:bookmarkStart w:id="20" w:name="_Toc77382019"/>
      <w:r>
        <w:t>Review on Estimating Audiences: Sampling in Television and Radio Audience Research</w:t>
      </w:r>
      <w:bookmarkEnd w:id="20"/>
    </w:p>
    <w:p w14:paraId="54E4F191" w14:textId="3E5398A4" w:rsidR="00D507EC" w:rsidRDefault="00433441" w:rsidP="00D507EC">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en mass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507EC">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76263522" w14:textId="77777777" w:rsidR="005704B7" w:rsidRDefault="005704B7" w:rsidP="00D507EC"/>
    <w:p w14:paraId="2414F1F5" w14:textId="77777777" w:rsidR="005704B7" w:rsidRDefault="005704B7" w:rsidP="00D507EC"/>
    <w:p w14:paraId="6C328F96" w14:textId="77777777" w:rsidR="005704B7" w:rsidRDefault="005704B7" w:rsidP="00D507EC"/>
    <w:p w14:paraId="540807F1" w14:textId="6ABB4F7F" w:rsidR="004A6411" w:rsidRDefault="004A6411" w:rsidP="00D507EC">
      <w:r>
        <w:lastRenderedPageBreak/>
        <w:t>This paper put forward the factors that affect audiences in the cultural sector. The following are some of the factors this paper put forward:</w:t>
      </w:r>
    </w:p>
    <w:p w14:paraId="6013B2FE" w14:textId="29401860" w:rsidR="004A6411" w:rsidRDefault="004A6411" w:rsidP="00386613">
      <w:pPr>
        <w:pStyle w:val="ListParagraph"/>
        <w:numPr>
          <w:ilvl w:val="0"/>
          <w:numId w:val="9"/>
        </w:numPr>
        <w:spacing w:line="360" w:lineRule="auto"/>
      </w:pPr>
      <w:r>
        <w:t>This size of the audience.</w:t>
      </w:r>
    </w:p>
    <w:p w14:paraId="1AF3D519" w14:textId="1F1EF760" w:rsidR="004A6411" w:rsidRDefault="004A6411" w:rsidP="00386613">
      <w:pPr>
        <w:pStyle w:val="ListParagraph"/>
        <w:numPr>
          <w:ilvl w:val="0"/>
          <w:numId w:val="9"/>
        </w:numPr>
        <w:spacing w:line="360" w:lineRule="auto"/>
      </w:pPr>
      <w:r>
        <w:t>The demography of the audience.</w:t>
      </w:r>
    </w:p>
    <w:p w14:paraId="0204F326" w14:textId="4099DA01" w:rsidR="004A6411" w:rsidRDefault="004A6411" w:rsidP="00386613">
      <w:pPr>
        <w:pStyle w:val="ListParagraph"/>
        <w:numPr>
          <w:ilvl w:val="0"/>
          <w:numId w:val="9"/>
        </w:numPr>
        <w:spacing w:line="360" w:lineRule="auto"/>
      </w:pPr>
      <w:r>
        <w:t>The degrees of appreciation of the audience.</w:t>
      </w:r>
    </w:p>
    <w:p w14:paraId="694D2C0E" w14:textId="571AFDDF" w:rsidR="004A6411" w:rsidRDefault="004A6411" w:rsidP="00386613">
      <w:pPr>
        <w:pStyle w:val="ListParagraph"/>
        <w:numPr>
          <w:ilvl w:val="0"/>
          <w:numId w:val="9"/>
        </w:numPr>
        <w:spacing w:line="360" w:lineRule="auto"/>
      </w:pPr>
      <w:r>
        <w:t>The nature of any involvement with presentation by the audience.</w:t>
      </w:r>
    </w:p>
    <w:p w14:paraId="418A302C" w14:textId="3C6D826F" w:rsidR="004A6411" w:rsidRDefault="004A6411" w:rsidP="00386613">
      <w:pPr>
        <w:pStyle w:val="ListParagraph"/>
        <w:numPr>
          <w:ilvl w:val="0"/>
          <w:numId w:val="9"/>
        </w:numPr>
        <w:spacing w:line="360" w:lineRule="auto"/>
      </w:pPr>
      <w:r>
        <w:t>The possibility of members of the audience returning form more on future occasions.</w:t>
      </w:r>
    </w:p>
    <w:p w14:paraId="30750433" w14:textId="484514C7" w:rsidR="006D3BB8" w:rsidRDefault="006D3BB8" w:rsidP="00D507EC">
      <w:r w:rsidRPr="006D3BB8">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00891059">
        <w:t>different people</w:t>
      </w:r>
      <w:r w:rsidRPr="006D3BB8">
        <w:t xml:space="preserve">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t>
      </w:r>
      <w:r w:rsidR="00734E2F">
        <w:t>the advent of consumption necessitates consumption</w:t>
      </w:r>
      <w:r w:rsidRPr="006D3BB8">
        <w:t xml:space="preserve">, that is, audiences entering and exiting premises, even if the personnel or technology required to do so on an automated basis may be too expensive for some organizations to fund from their budgets. </w:t>
      </w:r>
      <w:r w:rsidR="005E672C">
        <w:t>The number of feature films that box office provides serves as</w:t>
      </w:r>
      <w:r w:rsidRPr="006D3BB8">
        <w:t xml:space="preserve">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xml:space="preserve">, </w:t>
      </w:r>
      <w:r w:rsidR="00AD1AB7">
        <w:t xml:space="preserve">and the numerous feature films </w:t>
      </w:r>
      <w:r w:rsidRPr="006D3BB8">
        <w:t>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t>could be counted physically</w:t>
      </w:r>
      <w:r w:rsidRPr="006D3BB8">
        <w:t xml:space="preserve">, and data about the nature of these 'visitors' may be processed and distributed fast. One </w:t>
      </w:r>
      <w:r w:rsidR="00FB34D6">
        <w:t>drawback</w:t>
      </w:r>
      <w:r w:rsidRPr="006D3BB8">
        <w:t>: hit and footfall counts cannot always distinguish between repeat visitors and first-time visitors, so frequent visitors may skew the results because their characteristics outnumber those of the others.</w:t>
      </w:r>
    </w:p>
    <w:p w14:paraId="74A2C223" w14:textId="77777777" w:rsidR="004005B2" w:rsidRDefault="004005B2" w:rsidP="00D507EC"/>
    <w:p w14:paraId="1F11D7AD" w14:textId="77777777" w:rsidR="004005B2" w:rsidRDefault="004005B2" w:rsidP="00D507EC"/>
    <w:p w14:paraId="5E364AD7" w14:textId="22FEABCF" w:rsidR="001F4F3B" w:rsidRDefault="001F4F3B" w:rsidP="00D507EC">
      <w:r>
        <w:lastRenderedPageBreak/>
        <w:t>This paper is divided into the following parts, with each part addressing some form of sampling:</w:t>
      </w:r>
    </w:p>
    <w:p w14:paraId="3C68E416" w14:textId="4AE5AEF2" w:rsidR="001F4F3B" w:rsidRDefault="00650668" w:rsidP="00761D65">
      <w:pPr>
        <w:pStyle w:val="ListParagraph"/>
        <w:numPr>
          <w:ilvl w:val="0"/>
          <w:numId w:val="8"/>
        </w:numPr>
        <w:spacing w:line="360" w:lineRule="auto"/>
      </w:pPr>
      <w:r>
        <w:t>Various sampling principles</w:t>
      </w:r>
      <w:r w:rsidR="001F4F3B">
        <w:t>.</w:t>
      </w:r>
    </w:p>
    <w:p w14:paraId="1D469394" w14:textId="44A0F65D" w:rsidR="001F4F3B" w:rsidRDefault="00741EE8" w:rsidP="00761D65">
      <w:pPr>
        <w:pStyle w:val="ListParagraph"/>
        <w:numPr>
          <w:ilvl w:val="0"/>
          <w:numId w:val="8"/>
        </w:numPr>
        <w:spacing w:line="360" w:lineRule="auto"/>
      </w:pPr>
      <w:r>
        <w:t>Using sampling in practice</w:t>
      </w:r>
      <w:r w:rsidR="001F4F3B">
        <w:t>.</w:t>
      </w:r>
    </w:p>
    <w:p w14:paraId="53C410D0" w14:textId="185FF65F" w:rsidR="001F4F3B" w:rsidRDefault="00474C23" w:rsidP="00761D65">
      <w:pPr>
        <w:pStyle w:val="ListParagraph"/>
        <w:numPr>
          <w:ilvl w:val="0"/>
          <w:numId w:val="8"/>
        </w:numPr>
        <w:spacing w:line="360" w:lineRule="auto"/>
      </w:pPr>
      <w:r>
        <w:t>Right and Wrong uses of estimates from different sample data</w:t>
      </w:r>
      <w:r w:rsidR="001F4F3B">
        <w:t>.</w:t>
      </w:r>
    </w:p>
    <w:p w14:paraId="23358244" w14:textId="01529CB7" w:rsidR="001F4F3B" w:rsidRDefault="00114BC2" w:rsidP="00761D65">
      <w:pPr>
        <w:pStyle w:val="ListParagraph"/>
        <w:numPr>
          <w:ilvl w:val="0"/>
          <w:numId w:val="8"/>
        </w:numPr>
        <w:spacing w:line="360" w:lineRule="auto"/>
      </w:pPr>
      <w:r>
        <w:t>Carrying out sampling in crisis</w:t>
      </w:r>
      <w:r w:rsidR="001F4F3B">
        <w:t>.</w:t>
      </w:r>
    </w:p>
    <w:p w14:paraId="10794C6A" w14:textId="5BB66B87" w:rsidR="001F4F3B" w:rsidRDefault="00AE6295" w:rsidP="00761D65">
      <w:pPr>
        <w:pStyle w:val="ListParagraph"/>
        <w:numPr>
          <w:ilvl w:val="0"/>
          <w:numId w:val="8"/>
        </w:numPr>
        <w:spacing w:line="360" w:lineRule="auto"/>
      </w:pPr>
      <w:r>
        <w:t>Selecting samples</w:t>
      </w:r>
      <w:r w:rsidR="001F4F3B">
        <w:t>.</w:t>
      </w:r>
    </w:p>
    <w:p w14:paraId="5FDC6874" w14:textId="36B9A53F" w:rsidR="00534625" w:rsidRDefault="00534625" w:rsidP="00534625">
      <w:r w:rsidRPr="00534625">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generalizable, but given the difficulty of constructing representative samples that report accurately, the </w:t>
      </w:r>
      <w:r w:rsidR="002B77F5">
        <w:t>probability that carrying out an audience</w:t>
      </w:r>
      <w:r w:rsidR="00C152FA">
        <w:t xml:space="preserve"> research</w:t>
      </w:r>
      <w:r w:rsidR="002B77F5">
        <w:t xml:space="preserve"> would give accurate estimates of viewing and listening by the population, as </w:t>
      </w:r>
      <w:r w:rsidR="00A84EAF">
        <w:t xml:space="preserve">it is </w:t>
      </w:r>
      <w:r w:rsidR="002B77F5">
        <w:t xml:space="preserve">supposed to, </w:t>
      </w:r>
      <w:r w:rsidR="00743916">
        <w:t>is</w:t>
      </w:r>
      <w:r w:rsidR="002B77F5">
        <w:t xml:space="preserve"> really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7FC019E7" w14:textId="07AE9E85" w:rsidR="00CE1C67" w:rsidRDefault="00CE1C67" w:rsidP="00534625"/>
    <w:p w14:paraId="5104017F" w14:textId="5E983287" w:rsidR="00CE1C67" w:rsidRDefault="00CE1C67" w:rsidP="00CE1C67">
      <w:pPr>
        <w:pStyle w:val="Heading2"/>
      </w:pPr>
      <w:bookmarkStart w:id="21" w:name="_Toc77382020"/>
      <w:r>
        <w:t>SUMMARY</w:t>
      </w:r>
      <w:bookmarkEnd w:id="21"/>
    </w:p>
    <w:p w14:paraId="6E51E60F" w14:textId="2F5D8BDA" w:rsidR="00CE1C67" w:rsidRDefault="00CE1C67" w:rsidP="00CE1C67">
      <w:pPr>
        <w:jc w:val="both"/>
      </w:pPr>
      <w:r>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CE1C67"/>
    <w:p w14:paraId="6E3D5104" w14:textId="77777777" w:rsidR="00293B42" w:rsidRPr="00D507EC" w:rsidRDefault="00293B42" w:rsidP="00D507EC"/>
    <w:p w14:paraId="0238A6DD" w14:textId="77777777" w:rsidR="008B7476" w:rsidRPr="008B7476" w:rsidRDefault="008B7476" w:rsidP="008B7476"/>
    <w:p w14:paraId="1C0AE102" w14:textId="38A8D530" w:rsidR="00472314" w:rsidRDefault="00472314" w:rsidP="00472314"/>
    <w:p w14:paraId="6866DC25" w14:textId="7A6363FD" w:rsidR="00472314" w:rsidRDefault="004B2507" w:rsidP="004B2507">
      <w:pPr>
        <w:pStyle w:val="Heading1"/>
      </w:pPr>
      <w:bookmarkStart w:id="22" w:name="_Toc77382021"/>
      <w:r>
        <w:lastRenderedPageBreak/>
        <w:t>SYSTEM ANALYSIS AND DESIGN</w:t>
      </w:r>
      <w:bookmarkEnd w:id="22"/>
    </w:p>
    <w:p w14:paraId="6EB88FC7" w14:textId="087792E3" w:rsidR="004B2507" w:rsidRDefault="004B2507" w:rsidP="004B2507">
      <w:pPr>
        <w:pStyle w:val="Heading2"/>
      </w:pPr>
      <w:bookmarkStart w:id="23" w:name="_Toc77382022"/>
      <w:r>
        <w:t>INTRODUCTION</w:t>
      </w:r>
      <w:bookmarkEnd w:id="23"/>
    </w:p>
    <w:p w14:paraId="3D227787" w14:textId="1A098189" w:rsidR="001A08D0" w:rsidRDefault="001A08D0" w:rsidP="001A08D0">
      <w:pPr>
        <w:adjustRightInd w:val="0"/>
        <w:snapToGrid w:val="0"/>
        <w:jc w:val="both"/>
        <w:rPr>
          <w:rFonts w:eastAsia="Times New Roman"/>
        </w:rPr>
      </w:pPr>
      <w:r>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Pr>
          <w:rFonts w:eastAsia="Times New Roman"/>
        </w:rPr>
        <w:t>UML diagrams are used where appropriate.</w:t>
      </w:r>
    </w:p>
    <w:p w14:paraId="79BB171E" w14:textId="63C3989A" w:rsidR="00E9087A" w:rsidRDefault="00E9087A" w:rsidP="00E9087A">
      <w:pPr>
        <w:pStyle w:val="Heading2"/>
        <w:rPr>
          <w:rFonts w:eastAsia="Times New Roman"/>
        </w:rPr>
      </w:pPr>
      <w:bookmarkStart w:id="24" w:name="_Toc77382023"/>
      <w:r>
        <w:rPr>
          <w:rFonts w:eastAsia="Times New Roman"/>
        </w:rPr>
        <w:t>APPLICATION DESIGN</w:t>
      </w:r>
      <w:bookmarkEnd w:id="24"/>
    </w:p>
    <w:p w14:paraId="30B670AA" w14:textId="77777777" w:rsidR="003F51B7" w:rsidRPr="003F51B7" w:rsidRDefault="003F51B7" w:rsidP="003F51B7"/>
    <w:p w14:paraId="5CD21F6D" w14:textId="32D97B1D" w:rsidR="00E374A7" w:rsidRDefault="00E374A7" w:rsidP="00E374A7">
      <w:pPr>
        <w:pStyle w:val="Heading2"/>
        <w:rPr>
          <w:rFonts w:eastAsia="Times New Roman"/>
        </w:rPr>
      </w:pPr>
      <w:bookmarkStart w:id="25" w:name="_Toc77382024"/>
      <w:r>
        <w:rPr>
          <w:rFonts w:eastAsia="Times New Roman"/>
        </w:rPr>
        <w:t>CLIENT-SIDE TECHNOLOGIES</w:t>
      </w:r>
      <w:bookmarkEnd w:id="25"/>
    </w:p>
    <w:p w14:paraId="683D652B" w14:textId="56DE531E" w:rsidR="00AA3365" w:rsidRDefault="00AA3365" w:rsidP="00AA3365">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481A76">
            <w:pPr>
              <w:jc w:val="center"/>
              <w:rPr>
                <w:b/>
                <w:bCs/>
              </w:rPr>
            </w:pPr>
            <w:r w:rsidRPr="00481A76">
              <w:rPr>
                <w:b/>
                <w:bCs/>
              </w:rPr>
              <w:t>TECHNOLOGY</w:t>
            </w:r>
          </w:p>
        </w:tc>
        <w:tc>
          <w:tcPr>
            <w:tcW w:w="4675" w:type="dxa"/>
          </w:tcPr>
          <w:p w14:paraId="69E7F78A" w14:textId="7BAEA257" w:rsidR="00E9087A" w:rsidRPr="00481A76" w:rsidRDefault="00481A76" w:rsidP="00481A76">
            <w:pPr>
              <w:jc w:val="center"/>
              <w:rPr>
                <w:b/>
                <w:bCs/>
              </w:rPr>
            </w:pPr>
            <w:r w:rsidRPr="00481A76">
              <w:rPr>
                <w:b/>
                <w:bCs/>
              </w:rPr>
              <w:t>PLACE USED</w:t>
            </w:r>
          </w:p>
        </w:tc>
      </w:tr>
      <w:tr w:rsidR="00E9087A" w14:paraId="500CBE8E" w14:textId="77777777" w:rsidTr="00E9087A">
        <w:tc>
          <w:tcPr>
            <w:tcW w:w="4675" w:type="dxa"/>
          </w:tcPr>
          <w:p w14:paraId="23110EAE" w14:textId="4D095A2B" w:rsidR="00E9087A" w:rsidRDefault="00245F9F" w:rsidP="00481A76">
            <w:pPr>
              <w:jc w:val="center"/>
            </w:pPr>
            <w:r>
              <w:t>JavaScript</w:t>
            </w:r>
          </w:p>
        </w:tc>
        <w:tc>
          <w:tcPr>
            <w:tcW w:w="4675" w:type="dxa"/>
          </w:tcPr>
          <w:p w14:paraId="606CFC02" w14:textId="61F1B31B" w:rsidR="00E9087A" w:rsidRDefault="00E9087A" w:rsidP="00481A76">
            <w:pPr>
              <w:jc w:val="center"/>
            </w:pPr>
            <w:r>
              <w:t>Web and Mobile Application</w:t>
            </w:r>
          </w:p>
        </w:tc>
      </w:tr>
      <w:tr w:rsidR="00E9087A" w14:paraId="2754A405" w14:textId="77777777" w:rsidTr="00E9087A">
        <w:tc>
          <w:tcPr>
            <w:tcW w:w="4675" w:type="dxa"/>
          </w:tcPr>
          <w:p w14:paraId="34F9614E" w14:textId="03D65A52" w:rsidR="00E9087A" w:rsidRDefault="00E9087A" w:rsidP="00481A76">
            <w:pPr>
              <w:jc w:val="center"/>
            </w:pPr>
            <w:r>
              <w:t>HTML</w:t>
            </w:r>
          </w:p>
        </w:tc>
        <w:tc>
          <w:tcPr>
            <w:tcW w:w="4675" w:type="dxa"/>
          </w:tcPr>
          <w:p w14:paraId="5E16AF6C" w14:textId="4E48B45A" w:rsidR="00E9087A" w:rsidRDefault="00E9087A" w:rsidP="00481A76">
            <w:pPr>
              <w:jc w:val="center"/>
            </w:pPr>
            <w:r>
              <w:t>Web Application</w:t>
            </w:r>
          </w:p>
        </w:tc>
      </w:tr>
      <w:tr w:rsidR="00E9087A" w14:paraId="6F54E19E" w14:textId="77777777" w:rsidTr="00E9087A">
        <w:tc>
          <w:tcPr>
            <w:tcW w:w="4675" w:type="dxa"/>
          </w:tcPr>
          <w:p w14:paraId="5D839C1B" w14:textId="3F4BF9FC" w:rsidR="00E9087A" w:rsidRDefault="00E9087A" w:rsidP="00481A76">
            <w:pPr>
              <w:jc w:val="center"/>
            </w:pPr>
            <w:r>
              <w:t>CSS</w:t>
            </w:r>
          </w:p>
        </w:tc>
        <w:tc>
          <w:tcPr>
            <w:tcW w:w="4675" w:type="dxa"/>
          </w:tcPr>
          <w:p w14:paraId="1D08A2A9" w14:textId="52FE28C8" w:rsidR="00E9087A" w:rsidRDefault="00E9087A" w:rsidP="00481A76">
            <w:pPr>
              <w:jc w:val="center"/>
            </w:pPr>
            <w:r>
              <w:t>Web Application</w:t>
            </w:r>
          </w:p>
        </w:tc>
      </w:tr>
      <w:tr w:rsidR="00E9087A" w14:paraId="2C1C9813" w14:textId="77777777" w:rsidTr="00E9087A">
        <w:tc>
          <w:tcPr>
            <w:tcW w:w="4675" w:type="dxa"/>
          </w:tcPr>
          <w:p w14:paraId="61D58C3E" w14:textId="12622322" w:rsidR="00E9087A" w:rsidRDefault="00E9087A" w:rsidP="00481A76">
            <w:pPr>
              <w:jc w:val="center"/>
            </w:pPr>
            <w:r>
              <w:t>React JS</w:t>
            </w:r>
          </w:p>
        </w:tc>
        <w:tc>
          <w:tcPr>
            <w:tcW w:w="4675" w:type="dxa"/>
          </w:tcPr>
          <w:p w14:paraId="58721857" w14:textId="20A7F26A" w:rsidR="00E9087A" w:rsidRDefault="00AF24C6" w:rsidP="00481A76">
            <w:pPr>
              <w:jc w:val="center"/>
            </w:pPr>
            <w:r>
              <w:t>Web Application</w:t>
            </w:r>
          </w:p>
        </w:tc>
      </w:tr>
      <w:tr w:rsidR="00AF24C6" w14:paraId="544CCE76" w14:textId="77777777" w:rsidTr="00E9087A">
        <w:tc>
          <w:tcPr>
            <w:tcW w:w="4675" w:type="dxa"/>
          </w:tcPr>
          <w:p w14:paraId="18256852" w14:textId="15F86E6A" w:rsidR="00AF24C6" w:rsidRDefault="00AF24C6" w:rsidP="00481A76">
            <w:pPr>
              <w:jc w:val="center"/>
            </w:pPr>
            <w:r>
              <w:t>React Native</w:t>
            </w:r>
          </w:p>
        </w:tc>
        <w:tc>
          <w:tcPr>
            <w:tcW w:w="4675" w:type="dxa"/>
          </w:tcPr>
          <w:p w14:paraId="6E1FC81C" w14:textId="36C5ECA3" w:rsidR="00AF24C6" w:rsidRDefault="00AF24C6" w:rsidP="00481A76">
            <w:pPr>
              <w:jc w:val="center"/>
            </w:pPr>
            <w:r>
              <w:t>Mobile Application</w:t>
            </w:r>
          </w:p>
        </w:tc>
      </w:tr>
      <w:tr w:rsidR="006717A9" w14:paraId="3676DC92" w14:textId="77777777" w:rsidTr="00E9087A">
        <w:tc>
          <w:tcPr>
            <w:tcW w:w="4675" w:type="dxa"/>
          </w:tcPr>
          <w:p w14:paraId="61B5ED17" w14:textId="067933D9" w:rsidR="006717A9" w:rsidRDefault="006717A9" w:rsidP="00481A76">
            <w:pPr>
              <w:jc w:val="center"/>
            </w:pPr>
            <w:r>
              <w:t>Expo-av</w:t>
            </w:r>
          </w:p>
        </w:tc>
        <w:tc>
          <w:tcPr>
            <w:tcW w:w="4675" w:type="dxa"/>
          </w:tcPr>
          <w:p w14:paraId="1B5567AB" w14:textId="31342374" w:rsidR="006717A9" w:rsidRDefault="006717A9" w:rsidP="00481A76">
            <w:pPr>
              <w:jc w:val="center"/>
            </w:pPr>
            <w:r>
              <w:t>Mobile Application</w:t>
            </w:r>
          </w:p>
        </w:tc>
      </w:tr>
      <w:tr w:rsidR="003F51B7" w14:paraId="09B7A8F8" w14:textId="77777777" w:rsidTr="00E9087A">
        <w:tc>
          <w:tcPr>
            <w:tcW w:w="4675" w:type="dxa"/>
          </w:tcPr>
          <w:p w14:paraId="58E7E2F8" w14:textId="2E804DA5" w:rsidR="003F51B7" w:rsidRDefault="003F51B7" w:rsidP="00481A76">
            <w:pPr>
              <w:jc w:val="center"/>
            </w:pPr>
            <w:r>
              <w:t>Redux</w:t>
            </w:r>
          </w:p>
        </w:tc>
        <w:tc>
          <w:tcPr>
            <w:tcW w:w="4675" w:type="dxa"/>
          </w:tcPr>
          <w:p w14:paraId="52FB31F0" w14:textId="75FAB7FE" w:rsidR="003F51B7" w:rsidRDefault="003F51B7" w:rsidP="00481A76">
            <w:pPr>
              <w:jc w:val="center"/>
            </w:pPr>
            <w:r>
              <w:t>Web and Mobile Application</w:t>
            </w:r>
          </w:p>
        </w:tc>
      </w:tr>
    </w:tbl>
    <w:p w14:paraId="66D336AD" w14:textId="5C6B77A6" w:rsidR="00AA3365" w:rsidRDefault="00AA3365" w:rsidP="00AA3365"/>
    <w:p w14:paraId="21DA15AA" w14:textId="56E456DC" w:rsidR="00EB23AD" w:rsidRDefault="00245F9F" w:rsidP="00EB23AD">
      <w:pPr>
        <w:pStyle w:val="Heading3"/>
      </w:pPr>
      <w:r>
        <w:t>JAVASCRIPT</w:t>
      </w:r>
    </w:p>
    <w:p w14:paraId="6331C34F" w14:textId="1D08A817" w:rsidR="00D8345C" w:rsidRDefault="00245F9F" w:rsidP="00D8345C">
      <w:r>
        <w:t>JavaScript</w:t>
      </w:r>
      <w:r w:rsidR="00EB23AD" w:rsidRPr="00EB23AD">
        <w:t xml:space="preserve"> is a</w:t>
      </w:r>
      <w:r w:rsidR="00D8345C">
        <w:t xml:space="preserve"> high-level</w:t>
      </w:r>
      <w:r w:rsidR="00EB23AD" w:rsidRPr="00EB23AD">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t>JavaScript</w:t>
      </w:r>
      <w:r w:rsidR="00EB23AD" w:rsidRPr="00EB23AD">
        <w:t xml:space="preserve"> is involved.</w:t>
      </w:r>
    </w:p>
    <w:p w14:paraId="3DD7DE1D" w14:textId="5DB811E9" w:rsidR="00D8345C" w:rsidRDefault="00D8345C" w:rsidP="00D8345C">
      <w:r>
        <w:t xml:space="preserve">The following are some advantages of </w:t>
      </w:r>
      <w:r w:rsidR="00245F9F">
        <w:t>JavaScript</w:t>
      </w:r>
      <w:r>
        <w:t>:</w:t>
      </w:r>
    </w:p>
    <w:p w14:paraId="3EE50321" w14:textId="07022E62" w:rsidR="00D8345C" w:rsidRDefault="00D8345C" w:rsidP="00D8345C">
      <w:pPr>
        <w:pStyle w:val="ListParagraph"/>
        <w:numPr>
          <w:ilvl w:val="0"/>
          <w:numId w:val="14"/>
        </w:numPr>
        <w:spacing w:line="360" w:lineRule="auto"/>
      </w:pPr>
      <w:r>
        <w:t xml:space="preserve">According to Stack Overflow, </w:t>
      </w:r>
      <w:r w:rsidR="00245F9F">
        <w:t>JavaScript</w:t>
      </w:r>
      <w:r>
        <w:t xml:space="preserve"> is the most used programming language on the planet, which makes it an excellent option for programmers. </w:t>
      </w:r>
      <w:r w:rsidR="00245F9F">
        <w:t>JavaScript</w:t>
      </w:r>
      <w:r>
        <w:t xml:space="preserve"> enables the </w:t>
      </w:r>
      <w:r>
        <w:lastRenderedPageBreak/>
        <w:t xml:space="preserve">creation of excellent front-end and back-end software via the use of several </w:t>
      </w:r>
      <w:r w:rsidR="00245F9F">
        <w:t>JavaScript</w:t>
      </w:r>
      <w:r>
        <w:t>-based frameworks such as jQuery, Node.JS, and others.</w:t>
      </w:r>
    </w:p>
    <w:p w14:paraId="48CE398A" w14:textId="6FD3C136" w:rsidR="00D8345C" w:rsidRDefault="00245F9F" w:rsidP="00D8345C">
      <w:pPr>
        <w:pStyle w:val="ListParagraph"/>
        <w:numPr>
          <w:ilvl w:val="0"/>
          <w:numId w:val="14"/>
        </w:numPr>
        <w:spacing w:line="360" w:lineRule="auto"/>
      </w:pPr>
      <w:r>
        <w:t>JavaScript</w:t>
      </w:r>
      <w:r w:rsidR="00D8345C">
        <w:t xml:space="preserve"> is ubiquitous; it is pre-installed on every contemporary web browser, and therefore no specific environment configuration is needed to learn </w:t>
      </w:r>
      <w:r>
        <w:t>JavaScript</w:t>
      </w:r>
      <w:r w:rsidR="00D8345C">
        <w:t xml:space="preserve">. For instance, Chrome, Mozilla Firefox, and Safari all have </w:t>
      </w:r>
      <w:r>
        <w:t>JavaScript</w:t>
      </w:r>
      <w:r w:rsidR="00D8345C">
        <w:t>.</w:t>
      </w:r>
    </w:p>
    <w:p w14:paraId="600B3DE8" w14:textId="3438D709" w:rsidR="00D8345C" w:rsidRDefault="00245F9F" w:rsidP="00D8345C">
      <w:pPr>
        <w:pStyle w:val="ListParagraph"/>
        <w:numPr>
          <w:ilvl w:val="0"/>
          <w:numId w:val="14"/>
        </w:numPr>
        <w:spacing w:line="360" w:lineRule="auto"/>
      </w:pPr>
      <w:r>
        <w:t>JavaScript</w:t>
      </w:r>
      <w:r w:rsidR="00D8345C">
        <w:t xml:space="preserve"> enables the development of truly standard, scalable, and responsive online applications. It enables the creation of rich web apps with high-quality user interfaces and experiences.</w:t>
      </w:r>
    </w:p>
    <w:p w14:paraId="4537BBBA" w14:textId="374CB99D" w:rsidR="00D8345C" w:rsidRDefault="00245F9F" w:rsidP="00D8345C">
      <w:pPr>
        <w:pStyle w:val="ListParagraph"/>
        <w:numPr>
          <w:ilvl w:val="0"/>
          <w:numId w:val="14"/>
        </w:numPr>
        <w:spacing w:line="360" w:lineRule="auto"/>
      </w:pPr>
      <w:r>
        <w:t>JavaScript</w:t>
      </w:r>
      <w:r w:rsidR="00D8345C">
        <w:t xml:space="preserve"> is currently used in the creation of mobile applications, desktop applications, and games. This has increased the number of apps available for the </w:t>
      </w:r>
      <w:r>
        <w:t>JavaScript</w:t>
      </w:r>
      <w:r w:rsidR="00D8345C">
        <w:t xml:space="preserve"> language.</w:t>
      </w:r>
    </w:p>
    <w:p w14:paraId="063760F1" w14:textId="72F9353F" w:rsidR="00D8345C" w:rsidRDefault="00245F9F" w:rsidP="00D8345C">
      <w:pPr>
        <w:pStyle w:val="ListParagraph"/>
        <w:numPr>
          <w:ilvl w:val="0"/>
          <w:numId w:val="14"/>
        </w:numPr>
        <w:spacing w:line="360" w:lineRule="auto"/>
      </w:pPr>
      <w:r>
        <w:t>JavaScript</w:t>
      </w:r>
      <w:r w:rsidR="00D8345C">
        <w:t xml:space="preserve"> has a sizable support community, with people from all around the globe continuously working to enhance the language's capabilities.</w:t>
      </w:r>
    </w:p>
    <w:p w14:paraId="75482F7C" w14:textId="0F9E7E03" w:rsidR="00D8345C" w:rsidRDefault="00245F9F" w:rsidP="00D8345C">
      <w:pPr>
        <w:pStyle w:val="ListParagraph"/>
        <w:numPr>
          <w:ilvl w:val="0"/>
          <w:numId w:val="14"/>
        </w:numPr>
        <w:spacing w:line="360" w:lineRule="auto"/>
      </w:pPr>
      <w:r>
        <w:t>JavaScript</w:t>
      </w:r>
      <w:r w:rsidR="00D8345C">
        <w:t xml:space="preserve"> is a framework-rich language with a large number of pre-developed frameworks and libraries that may be utilized directly in software development to significantly decrease development time.</w:t>
      </w:r>
    </w:p>
    <w:p w14:paraId="681A743C" w14:textId="2A1B72D3" w:rsidR="00D97070" w:rsidRDefault="00D97070" w:rsidP="00D97070">
      <w:r>
        <w:t xml:space="preserve">The following are some features of </w:t>
      </w:r>
      <w:r w:rsidR="00245F9F">
        <w:t>JavaScript</w:t>
      </w:r>
      <w:r>
        <w:t>:</w:t>
      </w:r>
    </w:p>
    <w:p w14:paraId="00C7E951" w14:textId="7304C201" w:rsidR="00D97070" w:rsidRDefault="00245F9F" w:rsidP="00245F9F">
      <w:pPr>
        <w:pStyle w:val="ListParagraph"/>
        <w:numPr>
          <w:ilvl w:val="0"/>
          <w:numId w:val="15"/>
        </w:numPr>
        <w:spacing w:line="360" w:lineRule="auto"/>
      </w:pPr>
      <w:r>
        <w:t>JavaScript</w:t>
      </w:r>
      <w:r w:rsidR="00D97070">
        <w:t xml:space="preserve"> is a scripting language that is object-oriented.</w:t>
      </w:r>
    </w:p>
    <w:p w14:paraId="104E7EFA" w14:textId="2ACB292C" w:rsidR="00D97070" w:rsidRDefault="00D97070" w:rsidP="00245F9F">
      <w:pPr>
        <w:pStyle w:val="ListParagraph"/>
        <w:numPr>
          <w:ilvl w:val="0"/>
          <w:numId w:val="15"/>
        </w:numPr>
        <w:spacing w:line="360" w:lineRule="auto"/>
      </w:pPr>
      <w:r>
        <w:t>It provides users</w:t>
      </w:r>
      <w:r>
        <w:t xml:space="preserve"> with more control over the browser.</w:t>
      </w:r>
    </w:p>
    <w:p w14:paraId="4B9C63A2" w14:textId="5AB27EED" w:rsidR="00D97070" w:rsidRDefault="00245F9F" w:rsidP="00245F9F">
      <w:pPr>
        <w:pStyle w:val="ListParagraph"/>
        <w:numPr>
          <w:ilvl w:val="0"/>
          <w:numId w:val="15"/>
        </w:numPr>
        <w:spacing w:line="360" w:lineRule="auto"/>
      </w:pPr>
      <w:r>
        <w:t>It controls</w:t>
      </w:r>
      <w:r w:rsidR="00D97070">
        <w:t xml:space="preserve"> date</w:t>
      </w:r>
      <w:r>
        <w:t xml:space="preserve"> </w:t>
      </w:r>
      <w:r w:rsidR="00D97070">
        <w:t>and time</w:t>
      </w:r>
      <w:r>
        <w:t>, i</w:t>
      </w:r>
      <w:r w:rsidR="00D97070">
        <w:t>t does this by detecting the user's browser and operating system.</w:t>
      </w:r>
    </w:p>
    <w:p w14:paraId="69B8C639" w14:textId="0CBC2B95" w:rsidR="00D97070" w:rsidRDefault="00D97070" w:rsidP="00245F9F">
      <w:pPr>
        <w:pStyle w:val="ListParagraph"/>
        <w:numPr>
          <w:ilvl w:val="0"/>
          <w:numId w:val="15"/>
        </w:numPr>
        <w:spacing w:line="360" w:lineRule="auto"/>
      </w:pPr>
      <w:r>
        <w:t>It is very light in weight.</w:t>
      </w:r>
    </w:p>
    <w:p w14:paraId="45B899B8" w14:textId="72EB27C4" w:rsidR="00D97070" w:rsidRDefault="00245F9F" w:rsidP="00245F9F">
      <w:pPr>
        <w:pStyle w:val="ListParagraph"/>
        <w:numPr>
          <w:ilvl w:val="0"/>
          <w:numId w:val="15"/>
        </w:numPr>
        <w:spacing w:line="360" w:lineRule="auto"/>
      </w:pPr>
      <w:r>
        <w:t>JavaScript</w:t>
      </w:r>
      <w:r w:rsidR="00D97070">
        <w:t xml:space="preserve"> is a scripting language that is interpreter-based.</w:t>
      </w:r>
    </w:p>
    <w:p w14:paraId="26396E75" w14:textId="2F0557C6" w:rsidR="00D97070" w:rsidRDefault="00245F9F" w:rsidP="00245F9F">
      <w:pPr>
        <w:pStyle w:val="ListParagraph"/>
        <w:numPr>
          <w:ilvl w:val="0"/>
          <w:numId w:val="15"/>
        </w:numPr>
        <w:spacing w:line="360" w:lineRule="auto"/>
      </w:pPr>
      <w:r>
        <w:t>JavaScript</w:t>
      </w:r>
      <w:r w:rsidR="00D97070">
        <w:t xml:space="preserve"> has a case-sensitive syntax.</w:t>
      </w:r>
    </w:p>
    <w:p w14:paraId="6E11F248" w14:textId="04A6B84D" w:rsidR="00D97070" w:rsidRDefault="00245F9F" w:rsidP="00245F9F">
      <w:pPr>
        <w:pStyle w:val="ListParagraph"/>
        <w:numPr>
          <w:ilvl w:val="0"/>
          <w:numId w:val="15"/>
        </w:numPr>
        <w:spacing w:line="360" w:lineRule="auto"/>
      </w:pPr>
      <w:r>
        <w:t>JavaScript</w:t>
      </w:r>
      <w:r w:rsidR="00D97070">
        <w:t xml:space="preserve"> includes predefined objects</w:t>
      </w:r>
      <w:r>
        <w:t xml:space="preserve"> that can be used at any point with a JavaScript file.</w:t>
      </w:r>
    </w:p>
    <w:p w14:paraId="34B57C95" w14:textId="0E404AE7" w:rsidR="00D97070" w:rsidRDefault="00D97070" w:rsidP="00245F9F">
      <w:pPr>
        <w:pStyle w:val="ListParagraph"/>
        <w:numPr>
          <w:ilvl w:val="0"/>
          <w:numId w:val="15"/>
        </w:numPr>
        <w:spacing w:line="360" w:lineRule="auto"/>
      </w:pPr>
      <w:r>
        <w:t xml:space="preserve">In </w:t>
      </w:r>
      <w:r w:rsidR="00245F9F">
        <w:t>JavaScript</w:t>
      </w:r>
      <w:r>
        <w:t>, each statement must be ended with a semicolon (;).</w:t>
      </w:r>
    </w:p>
    <w:p w14:paraId="12D14F59" w14:textId="0A92BBAA" w:rsidR="00D97070" w:rsidRDefault="00D97070" w:rsidP="00245F9F">
      <w:pPr>
        <w:pStyle w:val="ListParagraph"/>
        <w:numPr>
          <w:ilvl w:val="0"/>
          <w:numId w:val="15"/>
        </w:numPr>
        <w:spacing w:line="360" w:lineRule="auto"/>
      </w:pPr>
      <w:r>
        <w:t xml:space="preserve">The grammar of the majority of </w:t>
      </w:r>
      <w:r w:rsidR="00245F9F">
        <w:t>JavaScript</w:t>
      </w:r>
      <w:r>
        <w:t xml:space="preserve"> control statements is identical to the syntax of control statements in the C language.</w:t>
      </w:r>
    </w:p>
    <w:p w14:paraId="04941FB8" w14:textId="7B86FAA1" w:rsidR="00D97070" w:rsidRDefault="00D97070" w:rsidP="00245F9F">
      <w:pPr>
        <w:pStyle w:val="ListParagraph"/>
        <w:numPr>
          <w:ilvl w:val="0"/>
          <w:numId w:val="15"/>
        </w:numPr>
        <w:spacing w:line="360" w:lineRule="auto"/>
      </w:pPr>
      <w:r>
        <w:t xml:space="preserve">The ability to define new functions inside scripts is a critical feature of </w:t>
      </w:r>
      <w:r w:rsidR="00245F9F">
        <w:t>JavaScript</w:t>
      </w:r>
      <w:r>
        <w:t xml:space="preserve">. In </w:t>
      </w:r>
      <w:r w:rsidR="00245F9F">
        <w:t>JavaScript</w:t>
      </w:r>
      <w:r>
        <w:t>, the function keyword is used to declare a function.</w:t>
      </w:r>
    </w:p>
    <w:p w14:paraId="79984AFC" w14:textId="4F9BC7F2" w:rsidR="00EB23AD" w:rsidRDefault="00EB23AD" w:rsidP="00AA3365"/>
    <w:p w14:paraId="265260D0" w14:textId="2B7BBADD" w:rsidR="00EB23AD" w:rsidRDefault="001866C1" w:rsidP="001866C1">
      <w:pPr>
        <w:pStyle w:val="Heading3"/>
      </w:pPr>
      <w:r>
        <w:lastRenderedPageBreak/>
        <w:t>HYPER TEXT MARK-UP LANGUAGE (HTML)</w:t>
      </w:r>
    </w:p>
    <w:p w14:paraId="44BC7D9C" w14:textId="77777777" w:rsidR="001866C1" w:rsidRPr="001866C1" w:rsidRDefault="001866C1" w:rsidP="001866C1"/>
    <w:p w14:paraId="15A004D1" w14:textId="53864B38" w:rsidR="001D47D5" w:rsidRDefault="001D47D5" w:rsidP="001D47D5">
      <w:pPr>
        <w:pStyle w:val="Heading2"/>
      </w:pPr>
      <w:bookmarkStart w:id="26" w:name="_Toc77382025"/>
      <w:r>
        <w:t>SERVER-SIDE TECHNOLOGIES</w:t>
      </w:r>
      <w:bookmarkEnd w:id="26"/>
    </w:p>
    <w:p w14:paraId="6200923C" w14:textId="61E9CCD6" w:rsidR="00245F9F" w:rsidRDefault="00751829" w:rsidP="00751829">
      <w:pPr>
        <w:pStyle w:val="Heading3"/>
      </w:pPr>
      <w:r>
        <w:t>FIREBASE</w:t>
      </w:r>
    </w:p>
    <w:p w14:paraId="61641750" w14:textId="521636B5" w:rsidR="00751829" w:rsidRDefault="00751829" w:rsidP="00751829">
      <w:r>
        <w:t xml:space="preserve">Firebase </w:t>
      </w:r>
      <w:r>
        <w:t>is a mobile application development platform birthed by Google that supports in build, develop, and advance application. Firebase offers one of the layers of cloud computing, which is Backend-as-a-service. The firebase console is displayed in the figure below</w:t>
      </w:r>
      <w:r>
        <w:t>.</w:t>
      </w:r>
    </w:p>
    <w:p w14:paraId="393DA741" w14:textId="388B6192" w:rsidR="00751829" w:rsidRDefault="00BC3318" w:rsidP="00751829">
      <w:r>
        <w:rPr>
          <w:noProof/>
        </w:rPr>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562AECB6" w14:textId="59CABC86" w:rsidR="00314DB4" w:rsidRDefault="00314DB4" w:rsidP="00314DB4">
      <w:r>
        <w:t>Firebase is a real-time database, file storage, provides user authentication services, and it can be used to host services for static files and data, the Figure 3.2 below shows a complete firebase suite</w:t>
      </w:r>
      <w:r>
        <w:t>.</w:t>
      </w:r>
    </w:p>
    <w:p w14:paraId="51AF3DBD" w14:textId="5B05BC13" w:rsidR="00FA5220" w:rsidRDefault="00FA5220" w:rsidP="00314DB4">
      <w:r>
        <w:rPr>
          <w:noProof/>
        </w:rPr>
        <w:lastRenderedPageBreak/>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Default="00AD3F41" w:rsidP="00314DB4">
      <w:r>
        <w:t>Build Suite</w:t>
      </w:r>
    </w:p>
    <w:p w14:paraId="6B95831F" w14:textId="55AB5FDB" w:rsidR="00FA5220" w:rsidRDefault="00AD3F41" w:rsidP="00314DB4">
      <w:r>
        <w:rPr>
          <w:noProof/>
        </w:rPr>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2A892B1A" w14:textId="0BDBB70B" w:rsidR="00AD3F41" w:rsidRDefault="00AD3F41" w:rsidP="00314DB4">
      <w:r>
        <w:t>Engage Suite</w:t>
      </w:r>
    </w:p>
    <w:p w14:paraId="0709D0E1" w14:textId="1E9EFDD7" w:rsidR="00215EBF" w:rsidRDefault="00215EBF" w:rsidP="00314DB4"/>
    <w:p w14:paraId="1CC65582" w14:textId="56BFAABD" w:rsidR="00215EBF" w:rsidRPr="00215EBF" w:rsidRDefault="00215EBF" w:rsidP="001D5F9B">
      <w:pPr>
        <w:rPr>
          <w:rFonts w:ascii="Calibri" w:hAnsi="Calibri" w:cs="Calibri"/>
          <w:color w:val="000000"/>
          <w:sz w:val="22"/>
          <w:szCs w:val="22"/>
        </w:rPr>
      </w:pPr>
      <w:r>
        <w:t>Traditionally, most databases require making HTTP calls to get and synchronize data to gadgets, and they only give data only when queried for it. An app associated</w:t>
      </w:r>
      <w:r>
        <w:t xml:space="preserve"> with </w:t>
      </w:r>
      <w:r w:rsidRPr="00215EBF">
        <w:rPr>
          <w:color w:val="000000"/>
        </w:rPr>
        <w:t xml:space="preserve">firebase is not </w:t>
      </w:r>
      <w:r w:rsidRPr="00215EBF">
        <w:rPr>
          <w:color w:val="000000"/>
        </w:rPr>
        <w:lastRenderedPageBreak/>
        <w:t>interfacing through normal HTTP, but instead, it is interfacing through a WebSocket. WebSockets offer a persistent connection between a client and server that the two players can use to exchange data whenever in real-time. The client sets up a</w:t>
      </w:r>
      <w:r w:rsidR="001D5F9B">
        <w:t xml:space="preserve"> </w:t>
      </w:r>
      <w:r w:rsidRPr="00215EBF">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ebSockets is faster than HTTP. The apps do not need to make individual WebSocket calls since one attachment connection is the length. The entirety of the data syncs automatically through that single WebSocket relying upon the quality of the network available. The </w:t>
      </w:r>
      <w:r w:rsidR="001D5F9B">
        <w:t>Figure</w:t>
      </w:r>
      <w:r w:rsidRPr="00215EBF">
        <w:rPr>
          <w:color w:val="000000"/>
        </w:rPr>
        <w:t xml:space="preserve"> below shows a graphical explanation</w:t>
      </w:r>
      <w:r w:rsidR="001D5F9B">
        <w:t>.</w:t>
      </w:r>
    </w:p>
    <w:p w14:paraId="2BB3F0C3" w14:textId="619F7108" w:rsidR="00215EBF" w:rsidRPr="00215EBF" w:rsidRDefault="00215EBF" w:rsidP="00314DB4">
      <w:pPr>
        <w:rPr>
          <w:sz w:val="23"/>
          <w:szCs w:val="23"/>
        </w:rPr>
      </w:pPr>
      <w:r>
        <w:rPr>
          <w:noProof/>
          <w:sz w:val="23"/>
          <w:szCs w:val="23"/>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Default="003750E4" w:rsidP="00314DB4"/>
    <w:p w14:paraId="7377AE9A" w14:textId="77777777" w:rsidR="001D5F9B" w:rsidRDefault="001D5F9B" w:rsidP="001D5F9B">
      <w:r w:rsidRPr="00215EBF">
        <w:t>One of the advantages of Firebase application is that it remains responsive even when</w:t>
      </w:r>
      <w:r>
        <w:t xml:space="preserve"> </w:t>
      </w:r>
      <w:r>
        <w:t xml:space="preserve">offline because the Firebase Realtime Database SDK stores data to disk. Once connectivity is restored, the client device receives any changes it missed, synchronising it with the current database server state. </w:t>
      </w:r>
    </w:p>
    <w:p w14:paraId="5CF61D35" w14:textId="77777777" w:rsidR="00D1342A" w:rsidRDefault="00D1342A" w:rsidP="001D5F9B"/>
    <w:p w14:paraId="51724B6C" w14:textId="3FBF0FE1" w:rsidR="001D5F9B" w:rsidRDefault="001D5F9B" w:rsidP="001D5F9B">
      <w:r>
        <w:lastRenderedPageBreak/>
        <w:t>For the implementation of this project, Firebase would be used for the following:</w:t>
      </w:r>
    </w:p>
    <w:p w14:paraId="28C44348" w14:textId="57EE8A2D" w:rsidR="001D5F9B" w:rsidRDefault="001D5F9B" w:rsidP="00D1342A">
      <w:pPr>
        <w:pStyle w:val="ListParagraph"/>
        <w:numPr>
          <w:ilvl w:val="0"/>
          <w:numId w:val="16"/>
        </w:numPr>
        <w:spacing w:line="360" w:lineRule="auto"/>
      </w:pPr>
      <w:r w:rsidRPr="00282AB3">
        <w:rPr>
          <w:b/>
          <w:bCs/>
        </w:rPr>
        <w:t>Authentication</w:t>
      </w:r>
      <w:r w:rsidR="00D1342A" w:rsidRPr="00282AB3">
        <w:rPr>
          <w:b/>
          <w:bCs/>
        </w:rPr>
        <w:t xml:space="preserve">: </w:t>
      </w:r>
      <w:r w:rsidR="00D1342A">
        <w:t>This is controls operations like user sign-up and user sign-in.</w:t>
      </w:r>
    </w:p>
    <w:p w14:paraId="0C55DADB" w14:textId="2761EDB5" w:rsidR="001D5F9B" w:rsidRDefault="00D1342A" w:rsidP="00D1342A">
      <w:pPr>
        <w:pStyle w:val="ListParagraph"/>
        <w:numPr>
          <w:ilvl w:val="0"/>
          <w:numId w:val="16"/>
        </w:numPr>
        <w:spacing w:line="360" w:lineRule="auto"/>
      </w:pPr>
      <w:r w:rsidRPr="00282AB3">
        <w:rPr>
          <w:b/>
          <w:bCs/>
        </w:rPr>
        <w:t>Data Storage</w:t>
      </w:r>
      <w:r w:rsidR="001D5F9B" w:rsidRPr="00282AB3">
        <w:rPr>
          <w:b/>
          <w:bCs/>
        </w:rPr>
        <w:t>:</w:t>
      </w:r>
      <w:r w:rsidR="001D5F9B">
        <w:t xml:space="preserve"> </w:t>
      </w:r>
      <w:r>
        <w:t xml:space="preserve">With the use of firebase’s cloud fire store service, changes within the database of the system can be rendered on the frontend in real-time. Cloud firestore is a </w:t>
      </w:r>
      <w:r w:rsidR="001D5F9B">
        <w:t xml:space="preserve">NoSQL database. </w:t>
      </w:r>
    </w:p>
    <w:p w14:paraId="72E9137D" w14:textId="3EAC4CF2" w:rsidR="00D1342A" w:rsidRDefault="00D1342A" w:rsidP="00D1342A">
      <w:pPr>
        <w:pStyle w:val="ListParagraph"/>
        <w:numPr>
          <w:ilvl w:val="0"/>
          <w:numId w:val="16"/>
        </w:numPr>
        <w:spacing w:line="360" w:lineRule="auto"/>
      </w:pPr>
      <w:r w:rsidRPr="00282AB3">
        <w:rPr>
          <w:b/>
          <w:bCs/>
        </w:rPr>
        <w:t>Media File Storage:</w:t>
      </w:r>
      <w:r>
        <w:t xml:space="preserve"> This uses firebase’s storage to store audio files sent from the mobile application.</w:t>
      </w:r>
    </w:p>
    <w:p w14:paraId="7310AE5C" w14:textId="4A82FB63" w:rsidR="00417B52" w:rsidRDefault="00417B52" w:rsidP="00417B52">
      <w:pPr>
        <w:ind w:left="360"/>
      </w:pPr>
      <w:r>
        <w:rPr>
          <w:noProof/>
        </w:rPr>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3F3E9D54" w14:textId="535BE969" w:rsidR="001D5F9B" w:rsidRDefault="00417B52" w:rsidP="001D5F9B">
      <w:r>
        <w:rPr>
          <w:sz w:val="23"/>
          <w:szCs w:val="23"/>
        </w:rPr>
        <w:tab/>
        <w:t>FlowChart for cloud Firestore</w:t>
      </w:r>
    </w:p>
    <w:p w14:paraId="0905D164" w14:textId="77777777" w:rsidR="001D5F9B" w:rsidRPr="00751829" w:rsidRDefault="001D5F9B" w:rsidP="00314DB4"/>
    <w:p w14:paraId="55DEC81D" w14:textId="5EAFDBB9" w:rsidR="001D47D5" w:rsidRDefault="001D47D5" w:rsidP="001D47D5"/>
    <w:p w14:paraId="1B8D2439" w14:textId="784ABD08" w:rsidR="001D47D5" w:rsidRDefault="001D47D5" w:rsidP="001D47D5">
      <w:pPr>
        <w:pStyle w:val="Heading2"/>
      </w:pPr>
      <w:bookmarkStart w:id="27" w:name="_Toc77382026"/>
      <w:r>
        <w:t>MACHINE LEARNING TECHNOLOGIES</w:t>
      </w:r>
      <w:bookmarkEnd w:id="27"/>
    </w:p>
    <w:p w14:paraId="57710FC8" w14:textId="277762DE" w:rsidR="00E1777C" w:rsidRDefault="00E1777C" w:rsidP="00E1777C"/>
    <w:p w14:paraId="2A18B81D" w14:textId="115C05BB" w:rsidR="00E1777C" w:rsidRDefault="00E1777C" w:rsidP="00E1777C"/>
    <w:p w14:paraId="12549E91" w14:textId="5353ED07" w:rsidR="00E1777C" w:rsidRDefault="00E1777C" w:rsidP="00E1777C"/>
    <w:p w14:paraId="55B902E7" w14:textId="35B13E32" w:rsidR="00E1777C" w:rsidRDefault="00E1777C" w:rsidP="00E1777C"/>
    <w:p w14:paraId="6BABDBAE" w14:textId="3B17820B" w:rsidR="00E1777C" w:rsidRDefault="00E1777C" w:rsidP="00E1777C"/>
    <w:p w14:paraId="7DA02779" w14:textId="0750D03D" w:rsidR="00E1777C" w:rsidRPr="00E1777C" w:rsidRDefault="00E1777C" w:rsidP="00E1777C">
      <w:r>
        <w:t>SOMETHING</w:t>
      </w:r>
    </w:p>
    <w:p w14:paraId="594F7945" w14:textId="688D96C0" w:rsidR="00E374A7" w:rsidRPr="00E374A7" w:rsidRDefault="00E374A7" w:rsidP="00E374A7"/>
    <w:p w14:paraId="478C1B6A" w14:textId="77777777" w:rsidR="004B2507" w:rsidRPr="004B2507" w:rsidRDefault="004B2507" w:rsidP="004B2507"/>
    <w:p w14:paraId="4D187027" w14:textId="77777777" w:rsidR="00472314" w:rsidRDefault="00472314" w:rsidP="00472314"/>
    <w:p w14:paraId="3D93538C" w14:textId="77777777" w:rsidR="00472314" w:rsidRDefault="00472314" w:rsidP="00472314"/>
    <w:p w14:paraId="57F8F15B" w14:textId="77777777" w:rsidR="00472314" w:rsidRDefault="00472314" w:rsidP="00472314"/>
    <w:p w14:paraId="0450258D" w14:textId="77777777" w:rsidR="00472314" w:rsidRDefault="00472314" w:rsidP="00472314"/>
    <w:p w14:paraId="11BD3E82" w14:textId="77777777" w:rsidR="00472314" w:rsidRDefault="00472314" w:rsidP="00472314"/>
    <w:p w14:paraId="2413C21E" w14:textId="77777777" w:rsidR="00472314" w:rsidRDefault="00472314" w:rsidP="00472314"/>
    <w:p w14:paraId="250AB7EA" w14:textId="77777777" w:rsidR="00472314" w:rsidRDefault="00472314" w:rsidP="00472314"/>
    <w:p w14:paraId="273E5CA2" w14:textId="77777777" w:rsidR="00472314" w:rsidRDefault="00472314" w:rsidP="00472314"/>
    <w:p w14:paraId="1E74776A" w14:textId="77777777" w:rsidR="00472314" w:rsidRDefault="00472314" w:rsidP="00472314"/>
    <w:p w14:paraId="7515D8B3" w14:textId="77777777" w:rsidR="00472314" w:rsidRDefault="00472314" w:rsidP="00472314"/>
    <w:p w14:paraId="622737E5" w14:textId="77777777" w:rsidR="00472314" w:rsidRDefault="00472314" w:rsidP="00472314"/>
    <w:p w14:paraId="1598498D" w14:textId="77777777" w:rsidR="00472314" w:rsidRDefault="00472314" w:rsidP="00472314"/>
    <w:p w14:paraId="0E4A5548" w14:textId="77777777" w:rsidR="00472314" w:rsidRDefault="00472314" w:rsidP="00472314"/>
    <w:p w14:paraId="54B66154" w14:textId="77777777" w:rsidR="00472314" w:rsidRPr="00F0435A" w:rsidRDefault="00472314" w:rsidP="00472314"/>
    <w:p w14:paraId="6BEE6387" w14:textId="77777777" w:rsidR="00B25ECC" w:rsidRPr="00472314" w:rsidRDefault="00B25ECC" w:rsidP="00472314"/>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4D4E9B" w14:textId="77777777" w:rsidR="00960403" w:rsidRDefault="00960403" w:rsidP="00EB5FEC">
      <w:r>
        <w:separator/>
      </w:r>
    </w:p>
  </w:endnote>
  <w:endnote w:type="continuationSeparator" w:id="0">
    <w:p w14:paraId="60D37A80" w14:textId="77777777" w:rsidR="00960403" w:rsidRDefault="00960403"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676E3B" w14:textId="77777777" w:rsidR="00960403" w:rsidRDefault="00960403" w:rsidP="00EB5FEC">
      <w:r>
        <w:separator/>
      </w:r>
    </w:p>
  </w:footnote>
  <w:footnote w:type="continuationSeparator" w:id="0">
    <w:p w14:paraId="16800C9D" w14:textId="77777777" w:rsidR="00960403" w:rsidRDefault="00960403"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3"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16486F52"/>
    <w:multiLevelType w:val="hybridMultilevel"/>
    <w:tmpl w:val="2A7C34B0"/>
    <w:lvl w:ilvl="0" w:tplc="0409000F">
      <w:start w:val="1"/>
      <w:numFmt w:val="decimal"/>
      <w:lvlText w:val="%1."/>
      <w:lvlJc w:val="left"/>
      <w:pPr>
        <w:ind w:left="774" w:hanging="360"/>
      </w:pPr>
      <w:rPr>
        <w:rFonts w:hint="default"/>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7"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8"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2"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14"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15"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0"/>
  </w:num>
  <w:num w:numId="4">
    <w:abstractNumId w:val="7"/>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6"/>
  </w:num>
  <w:num w:numId="7">
    <w:abstractNumId w:val="1"/>
  </w:num>
  <w:num w:numId="8">
    <w:abstractNumId w:val="15"/>
  </w:num>
  <w:num w:numId="9">
    <w:abstractNumId w:val="12"/>
  </w:num>
  <w:num w:numId="10">
    <w:abstractNumId w:val="11"/>
  </w:num>
  <w:num w:numId="1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4"/>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14B5F"/>
    <w:rsid w:val="000150F6"/>
    <w:rsid w:val="0002057D"/>
    <w:rsid w:val="00035EC7"/>
    <w:rsid w:val="00037E52"/>
    <w:rsid w:val="00045ECE"/>
    <w:rsid w:val="00053302"/>
    <w:rsid w:val="00067D88"/>
    <w:rsid w:val="0007070C"/>
    <w:rsid w:val="0007281F"/>
    <w:rsid w:val="000800F6"/>
    <w:rsid w:val="00092A30"/>
    <w:rsid w:val="000A58E8"/>
    <w:rsid w:val="000B21BE"/>
    <w:rsid w:val="000B554F"/>
    <w:rsid w:val="000C0757"/>
    <w:rsid w:val="000C4810"/>
    <w:rsid w:val="000D6B6F"/>
    <w:rsid w:val="000D6D5B"/>
    <w:rsid w:val="000D7195"/>
    <w:rsid w:val="000D7D48"/>
    <w:rsid w:val="000E1988"/>
    <w:rsid w:val="00100E1E"/>
    <w:rsid w:val="00106ECB"/>
    <w:rsid w:val="0011078D"/>
    <w:rsid w:val="00114BC2"/>
    <w:rsid w:val="00140768"/>
    <w:rsid w:val="00142498"/>
    <w:rsid w:val="00142E67"/>
    <w:rsid w:val="00151E62"/>
    <w:rsid w:val="00153F01"/>
    <w:rsid w:val="0015572D"/>
    <w:rsid w:val="0015791C"/>
    <w:rsid w:val="001866C1"/>
    <w:rsid w:val="00192159"/>
    <w:rsid w:val="00195B13"/>
    <w:rsid w:val="00196C0E"/>
    <w:rsid w:val="001A08D0"/>
    <w:rsid w:val="001C6F66"/>
    <w:rsid w:val="001C72E6"/>
    <w:rsid w:val="001D2B5E"/>
    <w:rsid w:val="001D47D5"/>
    <w:rsid w:val="001D49F6"/>
    <w:rsid w:val="001D5F9B"/>
    <w:rsid w:val="001E62EF"/>
    <w:rsid w:val="001F4F3B"/>
    <w:rsid w:val="00200687"/>
    <w:rsid w:val="00200943"/>
    <w:rsid w:val="002014BC"/>
    <w:rsid w:val="00201C80"/>
    <w:rsid w:val="0021385A"/>
    <w:rsid w:val="00215EBF"/>
    <w:rsid w:val="002175BF"/>
    <w:rsid w:val="00222A93"/>
    <w:rsid w:val="00235F8D"/>
    <w:rsid w:val="00245F9F"/>
    <w:rsid w:val="00255627"/>
    <w:rsid w:val="00266AF3"/>
    <w:rsid w:val="002734FF"/>
    <w:rsid w:val="00274895"/>
    <w:rsid w:val="00274C64"/>
    <w:rsid w:val="00282AB3"/>
    <w:rsid w:val="00284215"/>
    <w:rsid w:val="00285ACA"/>
    <w:rsid w:val="00291B86"/>
    <w:rsid w:val="00293B42"/>
    <w:rsid w:val="00294C6F"/>
    <w:rsid w:val="002B1EA3"/>
    <w:rsid w:val="002B77F5"/>
    <w:rsid w:val="002C0C0E"/>
    <w:rsid w:val="002D1086"/>
    <w:rsid w:val="002F2221"/>
    <w:rsid w:val="002F5299"/>
    <w:rsid w:val="002F544A"/>
    <w:rsid w:val="00301E1E"/>
    <w:rsid w:val="00314DB4"/>
    <w:rsid w:val="00316777"/>
    <w:rsid w:val="00317219"/>
    <w:rsid w:val="00351C2C"/>
    <w:rsid w:val="003710D3"/>
    <w:rsid w:val="00372F0D"/>
    <w:rsid w:val="003750E4"/>
    <w:rsid w:val="003801F7"/>
    <w:rsid w:val="00386613"/>
    <w:rsid w:val="003956EB"/>
    <w:rsid w:val="003A3FE8"/>
    <w:rsid w:val="003A408C"/>
    <w:rsid w:val="003A75D7"/>
    <w:rsid w:val="003C01C3"/>
    <w:rsid w:val="003C0A26"/>
    <w:rsid w:val="003C1A84"/>
    <w:rsid w:val="003C6B5B"/>
    <w:rsid w:val="003D22DC"/>
    <w:rsid w:val="003F51B7"/>
    <w:rsid w:val="003F5F61"/>
    <w:rsid w:val="004005B2"/>
    <w:rsid w:val="004056CE"/>
    <w:rsid w:val="004144E4"/>
    <w:rsid w:val="00415042"/>
    <w:rsid w:val="00417B52"/>
    <w:rsid w:val="00420541"/>
    <w:rsid w:val="00433441"/>
    <w:rsid w:val="00433D96"/>
    <w:rsid w:val="00460A83"/>
    <w:rsid w:val="004635BE"/>
    <w:rsid w:val="00472314"/>
    <w:rsid w:val="00474C23"/>
    <w:rsid w:val="00481A76"/>
    <w:rsid w:val="00483501"/>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768C"/>
    <w:rsid w:val="00500409"/>
    <w:rsid w:val="005010B0"/>
    <w:rsid w:val="00504749"/>
    <w:rsid w:val="00521E89"/>
    <w:rsid w:val="00522EE6"/>
    <w:rsid w:val="00534625"/>
    <w:rsid w:val="00541F08"/>
    <w:rsid w:val="005422BB"/>
    <w:rsid w:val="0054342E"/>
    <w:rsid w:val="005456E3"/>
    <w:rsid w:val="00554E19"/>
    <w:rsid w:val="00570076"/>
    <w:rsid w:val="005704B7"/>
    <w:rsid w:val="00572D4D"/>
    <w:rsid w:val="00585BE5"/>
    <w:rsid w:val="005935F6"/>
    <w:rsid w:val="00596325"/>
    <w:rsid w:val="005A5930"/>
    <w:rsid w:val="005C4C59"/>
    <w:rsid w:val="005D02F9"/>
    <w:rsid w:val="005D5631"/>
    <w:rsid w:val="005D5A04"/>
    <w:rsid w:val="005E4B7B"/>
    <w:rsid w:val="005E672C"/>
    <w:rsid w:val="005E7D47"/>
    <w:rsid w:val="005F0393"/>
    <w:rsid w:val="005F4E73"/>
    <w:rsid w:val="006053A5"/>
    <w:rsid w:val="00611C82"/>
    <w:rsid w:val="00613A37"/>
    <w:rsid w:val="006145E5"/>
    <w:rsid w:val="00616F8E"/>
    <w:rsid w:val="00633ED9"/>
    <w:rsid w:val="0063629E"/>
    <w:rsid w:val="00636F5C"/>
    <w:rsid w:val="00637265"/>
    <w:rsid w:val="00646F17"/>
    <w:rsid w:val="00650668"/>
    <w:rsid w:val="00654FD5"/>
    <w:rsid w:val="0067166F"/>
    <w:rsid w:val="006717A9"/>
    <w:rsid w:val="00680E5D"/>
    <w:rsid w:val="006830D8"/>
    <w:rsid w:val="0068768C"/>
    <w:rsid w:val="00694756"/>
    <w:rsid w:val="006958E2"/>
    <w:rsid w:val="00696C7E"/>
    <w:rsid w:val="006A6863"/>
    <w:rsid w:val="006C1530"/>
    <w:rsid w:val="006D1EB3"/>
    <w:rsid w:val="006D3BB8"/>
    <w:rsid w:val="006E2F2B"/>
    <w:rsid w:val="006F5692"/>
    <w:rsid w:val="00700BF9"/>
    <w:rsid w:val="00703714"/>
    <w:rsid w:val="007201C4"/>
    <w:rsid w:val="00720324"/>
    <w:rsid w:val="00720A2A"/>
    <w:rsid w:val="007311E3"/>
    <w:rsid w:val="00733196"/>
    <w:rsid w:val="00734E2F"/>
    <w:rsid w:val="007373F7"/>
    <w:rsid w:val="00741EE8"/>
    <w:rsid w:val="00742A08"/>
    <w:rsid w:val="00743916"/>
    <w:rsid w:val="00751074"/>
    <w:rsid w:val="00751829"/>
    <w:rsid w:val="00761D65"/>
    <w:rsid w:val="0076347B"/>
    <w:rsid w:val="00765415"/>
    <w:rsid w:val="00765F7E"/>
    <w:rsid w:val="007724FD"/>
    <w:rsid w:val="00774784"/>
    <w:rsid w:val="007966E0"/>
    <w:rsid w:val="007A0D95"/>
    <w:rsid w:val="007A5231"/>
    <w:rsid w:val="007A5F52"/>
    <w:rsid w:val="007C6860"/>
    <w:rsid w:val="007D438E"/>
    <w:rsid w:val="007E1FC1"/>
    <w:rsid w:val="007E36A1"/>
    <w:rsid w:val="007F0D8D"/>
    <w:rsid w:val="007F752A"/>
    <w:rsid w:val="00822661"/>
    <w:rsid w:val="008234FF"/>
    <w:rsid w:val="00833658"/>
    <w:rsid w:val="00852F51"/>
    <w:rsid w:val="0086162D"/>
    <w:rsid w:val="00873FD2"/>
    <w:rsid w:val="00874531"/>
    <w:rsid w:val="00891059"/>
    <w:rsid w:val="00894DC6"/>
    <w:rsid w:val="008A33D9"/>
    <w:rsid w:val="008B02FA"/>
    <w:rsid w:val="008B434C"/>
    <w:rsid w:val="008B73C5"/>
    <w:rsid w:val="008B7476"/>
    <w:rsid w:val="008C3768"/>
    <w:rsid w:val="008C3F97"/>
    <w:rsid w:val="008C5650"/>
    <w:rsid w:val="008C6F4C"/>
    <w:rsid w:val="008D60C5"/>
    <w:rsid w:val="008D623E"/>
    <w:rsid w:val="008D6C91"/>
    <w:rsid w:val="008E7F93"/>
    <w:rsid w:val="008F1DD6"/>
    <w:rsid w:val="008F5E88"/>
    <w:rsid w:val="00902EA5"/>
    <w:rsid w:val="009116CF"/>
    <w:rsid w:val="00912358"/>
    <w:rsid w:val="00916B50"/>
    <w:rsid w:val="00933FEB"/>
    <w:rsid w:val="00935485"/>
    <w:rsid w:val="00960403"/>
    <w:rsid w:val="00964247"/>
    <w:rsid w:val="00966F13"/>
    <w:rsid w:val="009828EE"/>
    <w:rsid w:val="00990B20"/>
    <w:rsid w:val="009A78DE"/>
    <w:rsid w:val="009B3ECA"/>
    <w:rsid w:val="009B78C8"/>
    <w:rsid w:val="009D504A"/>
    <w:rsid w:val="009D5AB3"/>
    <w:rsid w:val="009E4E15"/>
    <w:rsid w:val="009F2F5E"/>
    <w:rsid w:val="00A0607C"/>
    <w:rsid w:val="00A1293D"/>
    <w:rsid w:val="00A13010"/>
    <w:rsid w:val="00A2670D"/>
    <w:rsid w:val="00A46A6A"/>
    <w:rsid w:val="00A5195F"/>
    <w:rsid w:val="00A8162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4B08"/>
    <w:rsid w:val="00AE6295"/>
    <w:rsid w:val="00AF24C6"/>
    <w:rsid w:val="00AF6EE1"/>
    <w:rsid w:val="00B01ED0"/>
    <w:rsid w:val="00B062E2"/>
    <w:rsid w:val="00B230B2"/>
    <w:rsid w:val="00B25ECC"/>
    <w:rsid w:val="00B27C34"/>
    <w:rsid w:val="00B30A8E"/>
    <w:rsid w:val="00B34034"/>
    <w:rsid w:val="00B412F5"/>
    <w:rsid w:val="00B46908"/>
    <w:rsid w:val="00B57837"/>
    <w:rsid w:val="00B6453B"/>
    <w:rsid w:val="00B6517D"/>
    <w:rsid w:val="00B6665E"/>
    <w:rsid w:val="00B66846"/>
    <w:rsid w:val="00B724D1"/>
    <w:rsid w:val="00B73CFC"/>
    <w:rsid w:val="00B77565"/>
    <w:rsid w:val="00B80840"/>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722C"/>
    <w:rsid w:val="00C152FA"/>
    <w:rsid w:val="00C16315"/>
    <w:rsid w:val="00C17B6F"/>
    <w:rsid w:val="00C3127C"/>
    <w:rsid w:val="00C470EB"/>
    <w:rsid w:val="00C501C8"/>
    <w:rsid w:val="00C50EA2"/>
    <w:rsid w:val="00C542EE"/>
    <w:rsid w:val="00C724E3"/>
    <w:rsid w:val="00C7285D"/>
    <w:rsid w:val="00C80CF9"/>
    <w:rsid w:val="00C81F86"/>
    <w:rsid w:val="00C82C5D"/>
    <w:rsid w:val="00C91A47"/>
    <w:rsid w:val="00C92541"/>
    <w:rsid w:val="00CA38ED"/>
    <w:rsid w:val="00CB5042"/>
    <w:rsid w:val="00CC51E8"/>
    <w:rsid w:val="00CD1863"/>
    <w:rsid w:val="00CE0E09"/>
    <w:rsid w:val="00CE1C67"/>
    <w:rsid w:val="00CE638A"/>
    <w:rsid w:val="00D073DF"/>
    <w:rsid w:val="00D1342A"/>
    <w:rsid w:val="00D20B17"/>
    <w:rsid w:val="00D2785A"/>
    <w:rsid w:val="00D507EC"/>
    <w:rsid w:val="00D50E4F"/>
    <w:rsid w:val="00D53957"/>
    <w:rsid w:val="00D73354"/>
    <w:rsid w:val="00D77484"/>
    <w:rsid w:val="00D77915"/>
    <w:rsid w:val="00D8345C"/>
    <w:rsid w:val="00D85255"/>
    <w:rsid w:val="00D87A10"/>
    <w:rsid w:val="00D97070"/>
    <w:rsid w:val="00DA04B8"/>
    <w:rsid w:val="00DA46A2"/>
    <w:rsid w:val="00DB22C1"/>
    <w:rsid w:val="00DB2544"/>
    <w:rsid w:val="00DC1EF4"/>
    <w:rsid w:val="00DC42BD"/>
    <w:rsid w:val="00DD5486"/>
    <w:rsid w:val="00DD5C98"/>
    <w:rsid w:val="00DD6217"/>
    <w:rsid w:val="00DE6712"/>
    <w:rsid w:val="00E00A06"/>
    <w:rsid w:val="00E014D1"/>
    <w:rsid w:val="00E01B71"/>
    <w:rsid w:val="00E13B1C"/>
    <w:rsid w:val="00E1777C"/>
    <w:rsid w:val="00E37332"/>
    <w:rsid w:val="00E374A7"/>
    <w:rsid w:val="00E50473"/>
    <w:rsid w:val="00E51FCB"/>
    <w:rsid w:val="00E80DA5"/>
    <w:rsid w:val="00E8309F"/>
    <w:rsid w:val="00E9087A"/>
    <w:rsid w:val="00EA62DC"/>
    <w:rsid w:val="00EB1D7F"/>
    <w:rsid w:val="00EB23AD"/>
    <w:rsid w:val="00EB5FEC"/>
    <w:rsid w:val="00EC291B"/>
    <w:rsid w:val="00EC32E8"/>
    <w:rsid w:val="00EC43F2"/>
    <w:rsid w:val="00ED2BB8"/>
    <w:rsid w:val="00ED74C5"/>
    <w:rsid w:val="00EE7F2A"/>
    <w:rsid w:val="00EF1E7A"/>
    <w:rsid w:val="00EF395F"/>
    <w:rsid w:val="00EF5063"/>
    <w:rsid w:val="00EF70BE"/>
    <w:rsid w:val="00F0311E"/>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64A2"/>
    <w:rsid w:val="00F62F03"/>
    <w:rsid w:val="00F70AED"/>
    <w:rsid w:val="00F714C8"/>
    <w:rsid w:val="00F91C3F"/>
    <w:rsid w:val="00FA04BA"/>
    <w:rsid w:val="00FA4C25"/>
    <w:rsid w:val="00FA5220"/>
    <w:rsid w:val="00FB0331"/>
    <w:rsid w:val="00FB2D14"/>
    <w:rsid w:val="00FB34D6"/>
    <w:rsid w:val="00FB5F3F"/>
    <w:rsid w:val="00FB6A85"/>
    <w:rsid w:val="00FC5BA6"/>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2</TotalTime>
  <Pages>28</Pages>
  <Words>18624</Words>
  <Characters>106158</Characters>
  <Application>Microsoft Office Word</Application>
  <DocSecurity>0</DocSecurity>
  <Lines>884</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382</cp:revision>
  <dcterms:created xsi:type="dcterms:W3CDTF">2021-03-27T07:07:00Z</dcterms:created>
  <dcterms:modified xsi:type="dcterms:W3CDTF">2021-07-17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